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2A2082" w:rsidRDefault="007843CF" w:rsidP="0054499A">
      <w:pPr>
        <w:jc w:val="center"/>
        <w:rPr>
          <w:rFonts w:ascii="Arial" w:eastAsia="Calibri" w:hAnsi="Arial" w:cs="Arial"/>
          <w:b/>
          <w:bCs/>
          <w:sz w:val="28"/>
          <w:szCs w:val="28"/>
        </w:rPr>
      </w:pPr>
      <w:r w:rsidRPr="002A2082">
        <w:rPr>
          <w:rFonts w:ascii="Arial" w:hAnsi="Arial" w:cs="Arial"/>
          <w:b/>
          <w:bCs/>
          <w:sz w:val="28"/>
          <w:szCs w:val="28"/>
        </w:rPr>
        <w:t>Provenance in Games</w:t>
      </w:r>
    </w:p>
    <w:p w:rsidR="0054499A" w:rsidRPr="002A2082" w:rsidRDefault="002A2082" w:rsidP="00B3335A">
      <w:pPr>
        <w:jc w:val="center"/>
        <w:rPr>
          <w:rFonts w:eastAsia="Calibri"/>
          <w:sz w:val="24"/>
          <w:szCs w:val="24"/>
        </w:rPr>
      </w:pPr>
      <w:r w:rsidRPr="002A2082">
        <w:rPr>
          <w:rFonts w:eastAsia="Calibri"/>
          <w:sz w:val="24"/>
          <w:szCs w:val="24"/>
        </w:rPr>
        <w:t>Authors omitted for Blind Review</w:t>
      </w:r>
    </w:p>
    <w:p w:rsidR="00014B66" w:rsidRPr="002A2082" w:rsidRDefault="002A2082" w:rsidP="0054499A">
      <w:pPr>
        <w:jc w:val="center"/>
        <w:rPr>
          <w:sz w:val="24"/>
          <w:szCs w:val="24"/>
        </w:rPr>
      </w:pPr>
      <w:r w:rsidRPr="002A2082">
        <w:rPr>
          <w:rFonts w:eastAsia="Calibri"/>
          <w:sz w:val="24"/>
          <w:szCs w:val="24"/>
        </w:rPr>
        <w:t>Institution omitted for Blind Review</w:t>
      </w:r>
    </w:p>
    <w:p w:rsidR="00014B66" w:rsidRPr="002A2082" w:rsidRDefault="00014B66" w:rsidP="0067195F"/>
    <w:p w:rsidR="00670D5D" w:rsidRPr="002A2082" w:rsidRDefault="00670D5D" w:rsidP="0067195F">
      <w:pPr>
        <w:sectPr w:rsidR="00670D5D" w:rsidRPr="002A2082" w:rsidSect="00014B66">
          <w:headerReference w:type="default" r:id="rId8"/>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sidR="00831BC3">
        <w:rPr>
          <w:rFonts w:eastAsia="Calibri"/>
        </w:rPr>
        <w:t xml:space="preserve"> and are usually avoided by the established gameplay</w:t>
      </w:r>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2A2082" w:rsidP="00F75F1F">
      <w:pPr>
        <w:ind w:right="0"/>
        <w:rPr>
          <w:rFonts w:ascii="Courier New" w:hAnsi="Courier New" w:cs="Courier New"/>
          <w:sz w:val="18"/>
          <w:szCs w:val="18"/>
        </w:rPr>
      </w:pPr>
      <w:r>
        <w:rPr>
          <w:rFonts w:ascii="Courier New" w:hAnsi="Courier New" w:cs="Courier New"/>
          <w:sz w:val="18"/>
          <w:szCs w:val="18"/>
        </w:rPr>
        <w:t>Omitted for Blind Review</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comprehend concepts taught in classrooms</w:t>
      </w:r>
      <w:r w:rsidR="00504C1D">
        <w:t xml:space="preserve"> </w:t>
      </w:r>
      <w:r w:rsidR="00143A29">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143A29">
        <w:fldChar w:fldCharType="separate"/>
      </w:r>
      <w:r w:rsidR="00504C1D" w:rsidRPr="00446950">
        <w:rPr>
          <w:szCs w:val="21"/>
        </w:rPr>
        <w:t>[Navarro and van der Hoek 2004; Baker et al. 2003; Dantas et al. 2004; Figueiredo et al. 2010]</w:t>
      </w:r>
      <w:r w:rsidR="00143A29">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143A29">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143A29">
        <w:fldChar w:fldCharType="separate"/>
      </w:r>
      <w:r w:rsidR="00446950" w:rsidRPr="00446950">
        <w:rPr>
          <w:szCs w:val="21"/>
        </w:rPr>
        <w:t>[Chialvo and Bak 1999; Clark 1950]</w:t>
      </w:r>
      <w:r w:rsidR="00143A29">
        <w:fldChar w:fldCharType="end"/>
      </w:r>
      <w:r w:rsidR="00DB2EB2">
        <w:t xml:space="preserve"> </w:t>
      </w:r>
      <w:r>
        <w:t xml:space="preserve">state that the process of learning by correcting past mistakes </w:t>
      </w:r>
      <w:r w:rsidR="008D6DF3">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w:t>
      </w:r>
      <w:r w:rsidR="00722892">
        <w:lastRenderedPageBreak/>
        <w:t xml:space="preserve">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143A29">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143A29">
        <w:fldChar w:fldCharType="separate"/>
      </w:r>
      <w:r w:rsidR="00446950" w:rsidRPr="00446950">
        <w:rPr>
          <w:szCs w:val="21"/>
        </w:rPr>
        <w:t>[2011]</w:t>
      </w:r>
      <w:r w:rsidR="00143A29">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143A29"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143A29" w:rsidRPr="00722892">
        <w:fldChar w:fldCharType="separate"/>
      </w:r>
      <w:r w:rsidR="00446950" w:rsidRPr="00446950">
        <w:rPr>
          <w:szCs w:val="21"/>
        </w:rPr>
        <w:t>[Consalvo and Dutton 2006]</w:t>
      </w:r>
      <w:r w:rsidR="00143A29"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143A29"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143A29" w:rsidRPr="00722892">
        <w:fldChar w:fldCharType="separate"/>
      </w:r>
      <w:r w:rsidR="00446950" w:rsidRPr="00446950">
        <w:rPr>
          <w:szCs w:val="21"/>
        </w:rPr>
        <w:t>[Andersen et al. 2010]</w:t>
      </w:r>
      <w:r w:rsidR="00143A29"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143A29">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143A29">
        <w:fldChar w:fldCharType="separate"/>
      </w:r>
      <w:r w:rsidR="00446950" w:rsidRPr="00446950">
        <w:rPr>
          <w:szCs w:val="21"/>
        </w:rPr>
        <w:t>[2011]</w:t>
      </w:r>
      <w:r w:rsidR="00143A29">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provenance usag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3745B4">
        <w:t xml:space="preserve"> </w:t>
      </w:r>
      <w:r w:rsidR="00143A29">
        <w:fldChar w:fldCharType="begin"/>
      </w:r>
      <w:r w:rsidR="001C302A">
        <w:instrText xml:space="preserve"> ADDIN ZOTERO_TEMP </w:instrText>
      </w:r>
      <w:r w:rsidR="00143A29">
        <w:fldChar w:fldCharType="end"/>
      </w:r>
      <w:r w:rsidR="00143A29">
        <w:fldChar w:fldCharType="begin"/>
      </w:r>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143A29">
        <w:fldChar w:fldCharType="separate"/>
      </w:r>
      <w:r w:rsidR="00446950" w:rsidRPr="00446950">
        <w:rPr>
          <w:szCs w:val="21"/>
        </w:rPr>
        <w:t>[</w:t>
      </w:r>
      <w:r w:rsidR="002A2082">
        <w:rPr>
          <w:szCs w:val="21"/>
        </w:rPr>
        <w:t>Omitted for blind review</w:t>
      </w:r>
      <w:r w:rsidR="00446950" w:rsidRPr="00446950">
        <w:rPr>
          <w:szCs w:val="21"/>
        </w:rPr>
        <w:t>]</w:t>
      </w:r>
      <w:r w:rsidR="00143A29">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lastRenderedPageBreak/>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8F58A9" w:rsidP="00F75F1F">
      <w:pPr>
        <w:pStyle w:val="Heading1"/>
        <w:ind w:right="0"/>
      </w:pPr>
      <w:r>
        <w:rPr>
          <w:noProof/>
        </w:rPr>
        <w:drawing>
          <wp:anchor distT="0" distB="0" distL="114300" distR="114300" simplePos="0" relativeHeight="251667456" behindDoc="0" locked="0" layoutInCell="1" allowOverlap="1">
            <wp:simplePos x="0" y="0"/>
            <wp:positionH relativeFrom="margin">
              <wp:align>right</wp:align>
            </wp:positionH>
            <wp:positionV relativeFrom="margin">
              <wp:align>top</wp:align>
            </wp:positionV>
            <wp:extent cx="2524125" cy="2600325"/>
            <wp:effectExtent l="19050" t="0" r="9525"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24125" cy="2600325"/>
                    </a:xfrm>
                    <a:prstGeom prst="rect">
                      <a:avLst/>
                    </a:prstGeom>
                    <a:noFill/>
                    <a:ln w="9525">
                      <a:noFill/>
                      <a:miter lim="800000"/>
                      <a:headEnd/>
                      <a:tailEnd/>
                    </a:ln>
                  </pic:spPr>
                </pic:pic>
              </a:graphicData>
            </a:graphic>
          </wp:anchor>
        </w:drawing>
      </w:r>
      <w:r w:rsidR="007B6E45" w:rsidRPr="00AA3BFB">
        <w:t>Provenance</w:t>
      </w:r>
    </w:p>
    <w:p w:rsidR="00F21EF2" w:rsidRDefault="00143A29" w:rsidP="00A813DF">
      <w:pPr>
        <w:ind w:right="0"/>
        <w:jc w:val="both"/>
      </w:pPr>
      <w:r>
        <w:rPr>
          <w:noProof/>
        </w:rPr>
        <w:pict>
          <v:shapetype id="_x0000_t202" coordsize="21600,21600" o:spt="202" path="m,l,21600r21600,l21600,xe">
            <v:stroke joinstyle="miter"/>
            <v:path gradientshapeok="t" o:connecttype="rect"/>
          </v:shapetype>
          <v:shape id="Text Box 7" o:spid="_x0000_s1026" type="#_x0000_t202" style="position:absolute;left:0;text-align:left;margin-left:249.45pt;margin-top:28.3pt;width:222pt;height:33.75pt;z-index:25166950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" stroked="f">
            <v:textbox style="mso-next-textbox:#Text Box 7" inset="0,0,0,0">
              <w:txbxContent>
                <w:p w:rsidR="004A450C" w:rsidRPr="00685BFD" w:rsidRDefault="004A450C" w:rsidP="0082768A">
                  <w:pPr>
                    <w:jc w:val="center"/>
                    <w:rPr>
                      <w:noProof/>
                    </w:rPr>
                  </w:pPr>
                  <w:bookmarkStart w:id="0" w:name="_Ref330393387"/>
                  <w:r>
                    <w:t xml:space="preserve">Figure </w:t>
                  </w:r>
                  <w:fldSimple w:instr=" SEQ Figure \* ARABIC ">
                    <w:r>
                      <w:rPr>
                        <w:noProof/>
                      </w:rPr>
                      <w:t>1</w:t>
                    </w:r>
                  </w:fldSimple>
                  <w:bookmarkEnd w:id="0"/>
                  <w:r>
                    <w:t xml:space="preserve">: </w:t>
                  </w:r>
                  <w:r w:rsidRPr="0088358E">
                    <w:t xml:space="preserve">Edges and Usage of Timestamps in </w:t>
                  </w:r>
                  <w:r>
                    <w:t>OPM</w:t>
                  </w:r>
                  <w:r w:rsidRPr="0088358E">
                    <w:t>. Source: [Moreau et al. 2011].</w:t>
                  </w:r>
                </w:p>
              </w:txbxContent>
            </v:textbox>
            <w10:wrap type="topAndBottom" anchorx="margin"/>
          </v:shape>
        </w:pict>
      </w:r>
      <w:r w:rsidR="007B6E45" w:rsidRPr="00BB07F2">
        <w:t xml:space="preserve">Provenance is well understood in the context of art or digital libraries, where it respectively refers to the documented history of an art object, or the documentation of processes in a digital object's life cycle. </w:t>
      </w:r>
      <w:r w:rsidR="007B6E45" w:rsidRPr="007B6E45">
        <w:t>In 2006</w:t>
      </w:r>
      <w:r w:rsidR="00EE09F1">
        <w:t>,</w:t>
      </w:r>
      <w:r w:rsidR="007B6E45" w:rsidRPr="007B6E45">
        <w:t xml:space="preserve"> at </w:t>
      </w:r>
      <w:r w:rsidR="00EE09F1">
        <w:t xml:space="preserve">the </w:t>
      </w:r>
      <w:r w:rsidR="007B6E45" w:rsidRPr="007B6E45">
        <w:rPr>
          <w:i/>
        </w:rPr>
        <w:t>International Provenance and Annotation Workshop</w:t>
      </w:r>
      <w:r w:rsidR="00EE09F1">
        <w:rPr>
          <w:i/>
        </w:rPr>
        <w:t>,</w:t>
      </w:r>
      <w:r w:rsidR="007B6E45" w:rsidRPr="007B6E45">
        <w:t xml:space="preserve"> the participants were interested in </w:t>
      </w:r>
      <w:r w:rsidR="007B6E45">
        <w:t>the issues of data provenance, documentation, derivation and annotation. As a result, the Open Provenance Model</w:t>
      </w:r>
      <w:r w:rsidR="00FD661B">
        <w:t xml:space="preserve"> (OPM)</w:t>
      </w:r>
      <w:r w:rsidR="00DB2EB2">
        <w:t xml:space="preserve"> </w:t>
      </w:r>
      <w:r>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fldChar w:fldCharType="separate"/>
      </w:r>
      <w:r w:rsidR="00446950" w:rsidRPr="00446950">
        <w:rPr>
          <w:szCs w:val="21"/>
        </w:rPr>
        <w:t>[Moreau et al. 2011]</w:t>
      </w:r>
      <w:r>
        <w:fldChar w:fldCharType="end"/>
      </w:r>
      <w:r w:rsidR="007B6E45">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143A29">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43A29">
        <w:fldChar w:fldCharType="separate"/>
      </w:r>
      <w:r w:rsidR="00446950" w:rsidRPr="00446950">
        <w:rPr>
          <w:szCs w:val="21"/>
        </w:rPr>
        <w:t>[Moreau et al. 2011]</w:t>
      </w:r>
      <w:r w:rsidR="00143A29">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143A29">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143A29">
        <w:fldChar w:fldCharType="separate"/>
      </w:r>
      <w:r w:rsidR="00446950" w:rsidRPr="00446950">
        <w:rPr>
          <w:szCs w:val="21"/>
        </w:rPr>
        <w:t>[2011]</w:t>
      </w:r>
      <w:r w:rsidR="00143A29">
        <w:fldChar w:fldCharType="end"/>
      </w:r>
      <w:r w:rsidRPr="007B6E45">
        <w:t>, a provenance graph is a record of a past or curren</w:t>
      </w:r>
      <w:r>
        <w:t>t execution</w:t>
      </w:r>
      <w:r w:rsidRPr="007B6E45">
        <w:t>, and not a description of something that could happen in the future.</w:t>
      </w:r>
      <w:r>
        <w:t xml:space="preserve"> </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 xml:space="preserve">The edges of the graph belong to one of the categories described in </w:t>
      </w:r>
      <w:r w:rsidR="00143A29">
        <w:fldChar w:fldCharType="begin"/>
      </w:r>
      <w:r w:rsidR="00773048">
        <w:instrText xml:space="preserve"> REF _Ref330393387 \h </w:instrText>
      </w:r>
      <w:r w:rsidR="00143A29">
        <w:fldChar w:fldCharType="separate"/>
      </w:r>
      <w:r w:rsidR="00773048">
        <w:t xml:space="preserve">Figure </w:t>
      </w:r>
      <w:r w:rsidR="00773048">
        <w:rPr>
          <w:noProof/>
        </w:rPr>
        <w:t>1</w:t>
      </w:r>
      <w:r w:rsidR="00143A29">
        <w:fldChar w:fldCharType="end"/>
      </w:r>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143A29">
        <w:fldChar w:fldCharType="begin"/>
      </w:r>
      <w:r w:rsidR="00AA1CCC">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143A29">
        <w:fldChar w:fldCharType="separate"/>
      </w:r>
      <w:r w:rsidR="00AA1CCC" w:rsidRPr="00446950">
        <w:rPr>
          <w:szCs w:val="21"/>
        </w:rPr>
        <w:t>[2011]</w:t>
      </w:r>
      <w:r w:rsidR="00143A29">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t>Process Triggered by Process</w:t>
      </w:r>
      <w:r w:rsidRPr="00680A3A">
        <w:t xml:space="preserve">: An edge </w:t>
      </w:r>
      <w:r w:rsidR="00FD419C">
        <w:t>[</w:t>
      </w:r>
      <w:r w:rsidRPr="00FD419C">
        <w:rPr>
          <w:i/>
        </w:rPr>
        <w:t>was triggered by</w:t>
      </w:r>
      <w:r w:rsidR="00FD419C">
        <w:t>]</w:t>
      </w:r>
      <w:r w:rsidRPr="00680A3A">
        <w:t xml:space="preserve"> from a process P2 to a process P1 is a causal dependency that indicates that the start of process P1 was required for P2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2 to artifact A1 is a causal relationship that indicates that artifact A1 should have been generated for A2 to be generated.  The piece of </w:t>
      </w:r>
      <w:r w:rsidRPr="00680A3A">
        <w:lastRenderedPageBreak/>
        <w:t>state associated with A2 is dependent on the presence of A1 or on the piece of state associated with A1.</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 xml:space="preserve">In </w:t>
      </w:r>
      <w:r w:rsidR="00143A29">
        <w:fldChar w:fldCharType="begin"/>
      </w:r>
      <w:r w:rsidR="00773048">
        <w:instrText xml:space="preserve"> REF _Ref330393387 \h </w:instrText>
      </w:r>
      <w:r w:rsidR="00143A29">
        <w:fldChar w:fldCharType="separate"/>
      </w:r>
      <w:r w:rsidR="00773048">
        <w:t xml:space="preserve">Figure </w:t>
      </w:r>
      <w:r w:rsidR="00773048">
        <w:rPr>
          <w:noProof/>
        </w:rPr>
        <w:t>1</w:t>
      </w:r>
      <w:r w:rsidR="00143A29">
        <w:fldChar w:fldCharType="end"/>
      </w:r>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2 was derived from another artifact A1,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680A3A" w:rsidP="008F58A9">
      <w:pPr>
        <w:ind w:right="0"/>
        <w:jc w:val="both"/>
      </w:pPr>
      <w:r>
        <w:rPr>
          <w:noProof/>
        </w:rPr>
        <w:drawing>
          <wp:anchor distT="0" distB="0" distL="114300" distR="114300" simplePos="0" relativeHeight="251670528" behindDoc="0" locked="0" layoutInCell="1" allowOverlap="1">
            <wp:simplePos x="0" y="0"/>
            <wp:positionH relativeFrom="margin">
              <wp:align>right</wp:align>
            </wp:positionH>
            <wp:positionV relativeFrom="margin">
              <wp:posOffset>6935470</wp:posOffset>
            </wp:positionV>
            <wp:extent cx="2819400" cy="1809750"/>
            <wp:effectExtent l="19050" t="0" r="0" b="0"/>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19400" cy="1809750"/>
                    </a:xfrm>
                    <a:prstGeom prst="rect">
                      <a:avLst/>
                    </a:prstGeom>
                    <a:noFill/>
                    <a:ln w="9525">
                      <a:noFill/>
                      <a:miter lim="800000"/>
                      <a:headEnd/>
                      <a:tailEnd/>
                    </a:ln>
                  </pic:spPr>
                </pic:pic>
              </a:graphicData>
            </a:graphic>
          </wp:anchor>
        </w:drawing>
      </w:r>
      <w:r w:rsidR="00D3669E">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400D6F">
        <w:rPr>
          <w:i/>
        </w:rPr>
        <w:t xml:space="preserve">creation </w:t>
      </w:r>
      <w:r w:rsidR="00400D6F">
        <w:t xml:space="preserve"> and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r w:rsidR="00143A29">
        <w:fldChar w:fldCharType="begin"/>
      </w:r>
      <w:r w:rsidR="00680A3A">
        <w:instrText xml:space="preserve"> REF _Ref330393387 \h </w:instrText>
      </w:r>
      <w:r w:rsidR="00143A29">
        <w:fldChar w:fldCharType="separate"/>
      </w:r>
      <w:r w:rsidR="004A450C">
        <w:t xml:space="preserve">Figure </w:t>
      </w:r>
      <w:r w:rsidR="004A450C">
        <w:rPr>
          <w:noProof/>
        </w:rPr>
        <w:t>1</w:t>
      </w:r>
      <w:r w:rsidR="00143A29">
        <w:fldChar w:fldCharType="end"/>
      </w:r>
      <w:r w:rsidR="00680A3A">
        <w:t xml:space="preserve"> </w:t>
      </w:r>
      <w:r w:rsidR="00B50DC0">
        <w:t xml:space="preserve">indicat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 xml:space="preserve">was generated </w:t>
      </w:r>
      <w:r w:rsidR="00B50DC0" w:rsidRPr="000654CD">
        <w:rPr>
          <w:i/>
        </w:rPr>
        <w:lastRenderedPageBreak/>
        <w:t>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1 happened before P2 is not enough information to infer that P1 caused P2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3809E3" w:rsidRDefault="00D3669E" w:rsidP="00D940E9">
      <w:pPr>
        <w:ind w:right="0"/>
        <w:jc w:val="both"/>
      </w:pPr>
      <w:r>
        <w:tab/>
      </w:r>
      <w:r w:rsidR="003809E3" w:rsidRPr="00DC3B53">
        <w:t xml:space="preserve">For completion rules, there is the artifact elimination, also known as forward transformation. </w:t>
      </w:r>
      <w:r w:rsidR="00143A29">
        <w:fldChar w:fldCharType="begin"/>
      </w:r>
      <w:r w:rsidR="00D940E9">
        <w:instrText xml:space="preserve"> REF _Ref330393498 \h </w:instrText>
      </w:r>
      <w:r w:rsidR="00143A29">
        <w:fldChar w:fldCharType="separate"/>
      </w:r>
      <w:r w:rsidR="004A450C" w:rsidRPr="004A450C">
        <w:rPr>
          <w:sz w:val="18"/>
          <w:szCs w:val="18"/>
        </w:rPr>
        <w:t xml:space="preserve">Figure </w:t>
      </w:r>
      <w:r w:rsidR="004A450C" w:rsidRPr="004A450C">
        <w:rPr>
          <w:noProof/>
          <w:sz w:val="18"/>
          <w:szCs w:val="18"/>
        </w:rPr>
        <w:t>2</w:t>
      </w:r>
      <w:r w:rsidR="00143A29">
        <w:fldChar w:fldCharType="end"/>
      </w:r>
      <w:r w:rsidR="00D940E9">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2 and generated by P1.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fldSimple w:instr=" REF _Ref327088675 \h  \* MERGEFORMAT ">
        <w:r w:rsidR="004A450C" w:rsidRPr="004A450C">
          <w:t>Figure 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AC44C7">
        <w:t xml:space="preserve"> hides the presence of an intermediary process. 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143A29" w:rsidP="006754C6">
      <w:pPr>
        <w:ind w:right="0"/>
        <w:jc w:val="both"/>
        <w:rPr>
          <w:i/>
        </w:rPr>
      </w:pPr>
      <w:r w:rsidRPr="00143A29">
        <w:rPr>
          <w:noProof/>
        </w:rPr>
        <w:pict>
          <v:shape id="Text Box 9" o:spid="_x0000_s1027" type="#_x0000_t202" style="position:absolute;left:0;text-align:left;margin-left:240.75pt;margin-top:189.65pt;width:222pt;height:32.2pt;z-index:25167257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" stroked="f">
            <v:textbox inset="0,0,0,0">
              <w:txbxContent>
                <w:p w:rsidR="004A450C" w:rsidRPr="004A450C" w:rsidRDefault="004A450C" w:rsidP="00B23F5C">
                  <w:pPr>
                    <w:jc w:val="center"/>
                    <w:rPr>
                      <w:sz w:val="18"/>
                      <w:szCs w:val="18"/>
                    </w:rPr>
                  </w:pPr>
                  <w:bookmarkStart w:id="1" w:name="_Ref330393498"/>
                  <w:r w:rsidRPr="004A450C">
                    <w:rPr>
                      <w:sz w:val="18"/>
                      <w:szCs w:val="18"/>
                    </w:rPr>
                    <w:t xml:space="preserve">Figure </w:t>
                  </w:r>
                  <w:r w:rsidR="00143A29" w:rsidRPr="004A450C">
                    <w:rPr>
                      <w:sz w:val="18"/>
                      <w:szCs w:val="18"/>
                    </w:rPr>
                    <w:fldChar w:fldCharType="begin"/>
                  </w:r>
                  <w:r w:rsidRPr="004A450C">
                    <w:rPr>
                      <w:sz w:val="18"/>
                      <w:szCs w:val="18"/>
                    </w:rPr>
                    <w:instrText xml:space="preserve"> SEQ Figure \* ARABIC </w:instrText>
                  </w:r>
                  <w:r w:rsidR="00143A29" w:rsidRPr="004A450C">
                    <w:rPr>
                      <w:sz w:val="18"/>
                      <w:szCs w:val="18"/>
                    </w:rPr>
                    <w:fldChar w:fldCharType="separate"/>
                  </w:r>
                  <w:r w:rsidRPr="004A450C">
                    <w:rPr>
                      <w:noProof/>
                      <w:sz w:val="18"/>
                      <w:szCs w:val="18"/>
                    </w:rPr>
                    <w:t>2</w:t>
                  </w:r>
                  <w:r w:rsidR="00143A29" w:rsidRPr="004A450C">
                    <w:rPr>
                      <w:noProof/>
                      <w:sz w:val="18"/>
                      <w:szCs w:val="18"/>
                    </w:rPr>
                    <w:fldChar w:fldCharType="end"/>
                  </w:r>
                  <w:bookmarkEnd w:id="1"/>
                  <w:r w:rsidRPr="004A450C">
                    <w:rPr>
                      <w:sz w:val="18"/>
                      <w:szCs w:val="18"/>
                    </w:rPr>
                    <w:t>: Artifact introduction and elimination. Source: [Moreau et al. 2011].</w:t>
                  </w:r>
                </w:p>
              </w:txbxContent>
            </v:textbox>
            <w10:wrap type="topAndBottom" anchorx="margin"/>
          </v:shape>
        </w:pict>
      </w:r>
      <w:r w:rsidR="006754C6" w:rsidRPr="00EB17E1">
        <w:rPr>
          <w:b/>
        </w:rPr>
        <w:t>Multi-step "</w:t>
      </w:r>
      <w:proofErr w:type="spellStart"/>
      <w:r w:rsidR="006754C6" w:rsidRPr="00EB17E1">
        <w:rPr>
          <w:b/>
        </w:rPr>
        <w:t>wasDerivedFrom</w:t>
      </w:r>
      <w:proofErr w:type="spellEnd"/>
      <w:r w:rsidR="006754C6" w:rsidRPr="00EB17E1">
        <w:rPr>
          <w:b/>
        </w:rPr>
        <w:t>"</w:t>
      </w:r>
      <w:r w:rsidR="006754C6" w:rsidRPr="00EB17E1">
        <w:t xml:space="preserve">: </w:t>
      </w:r>
      <w:r w:rsidR="006754C6" w:rsidRPr="00680A3A">
        <w:t>An artifact</w:t>
      </w:r>
      <w:r w:rsidR="00971015">
        <w:rPr>
          <w:i/>
        </w:rPr>
        <w:t xml:space="preserve"> </w:t>
      </w:r>
      <w:r w:rsidR="00680A3A">
        <w:rPr>
          <w:i/>
        </w:rPr>
        <w:t>a</w:t>
      </w:r>
      <w:r w:rsidR="00971015">
        <w:rPr>
          <w:i/>
        </w:rPr>
        <w:t>1</w:t>
      </w:r>
      <w:r w:rsidR="006754C6" w:rsidRPr="00DC3B53">
        <w:rPr>
          <w:i/>
        </w:rPr>
        <w:t xml:space="preserve"> </w:t>
      </w:r>
      <w:r w:rsidR="006754C6" w:rsidRPr="00680A3A">
        <w:t xml:space="preserve">was derived from </w:t>
      </w:r>
      <w:r w:rsidR="00971015">
        <w:rPr>
          <w:i/>
        </w:rPr>
        <w:t>A2</w:t>
      </w:r>
      <w:r w:rsidR="006754C6" w:rsidRPr="00680A3A">
        <w:t xml:space="preserve">(possibly using multiple steps), written </w:t>
      </w:r>
      <w:r w:rsidR="006754C6" w:rsidRPr="00680A3A">
        <w:lastRenderedPageBreak/>
        <w:t xml:space="preserve">as </w:t>
      </w:r>
      <w:r w:rsidR="00680A3A">
        <w:rPr>
          <w:i/>
        </w:rPr>
        <w:t>a</w:t>
      </w:r>
      <w:r w:rsidR="00971015">
        <w:rPr>
          <w:i/>
        </w:rPr>
        <w:t>1</w:t>
      </w:r>
      <w:r w:rsidR="006754C6" w:rsidRPr="00DC3B53">
        <w:rPr>
          <w:rFonts w:ascii="CMSY10" w:hAnsi="CMSY10" w:cs="CMSY10"/>
          <w:i/>
        </w:rPr>
        <w:sym w:font="Wingdings" w:char="F0E0"/>
      </w:r>
      <w:r w:rsidR="006754C6" w:rsidRPr="00DC3B53">
        <w:rPr>
          <w:rFonts w:ascii="CMSY10" w:hAnsi="CMSY10" w:cs="CMSY10"/>
          <w:i/>
        </w:rPr>
        <w:t>*</w:t>
      </w:r>
      <w:r w:rsidR="00971015">
        <w:rPr>
          <w:rFonts w:ascii="CMSY10" w:hAnsi="CMSY10" w:cs="CMSY10"/>
          <w:i/>
        </w:rPr>
        <w:t xml:space="preserve"> </w:t>
      </w:r>
      <w:r w:rsidR="00680A3A">
        <w:rPr>
          <w:i/>
        </w:rPr>
        <w:t>a</w:t>
      </w:r>
      <w:r w:rsidR="00971015" w:rsidRPr="008D0B64">
        <w:rPr>
          <w:i/>
        </w:rPr>
        <w:t>2</w:t>
      </w:r>
      <w:r w:rsidR="006754C6" w:rsidRPr="00680A3A">
        <w:t>, if</w:t>
      </w:r>
      <w:r w:rsidR="00971015">
        <w:rPr>
          <w:i/>
        </w:rPr>
        <w:t xml:space="preserve"> </w:t>
      </w:r>
      <w:r w:rsidR="00680A3A" w:rsidRPr="00680A3A">
        <w:rPr>
          <w:i/>
        </w:rPr>
        <w:t>a</w:t>
      </w:r>
      <w:r w:rsidR="00971015" w:rsidRPr="00680A3A">
        <w:rPr>
          <w:i/>
        </w:rPr>
        <w:t>1</w:t>
      </w:r>
      <w:r w:rsidR="006754C6" w:rsidRPr="00680A3A">
        <w:t xml:space="preserve"> was derived from</w:t>
      </w:r>
      <w:r w:rsidR="006754C6" w:rsidRPr="00DC3B53">
        <w:rPr>
          <w:i/>
        </w:rPr>
        <w:t xml:space="preserve">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 xml:space="preserve">or from an artifact that was itself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 xml:space="preserve">(possibly using multiple steps). In other words, it is the transitive closure of the edge </w:t>
      </w:r>
      <w:r w:rsidR="00680A3A">
        <w:t>[</w:t>
      </w:r>
      <w:r w:rsidR="006754C6" w:rsidRPr="00680A3A">
        <w:rPr>
          <w:i/>
        </w:rPr>
        <w:t>was derived from</w:t>
      </w:r>
      <w:r w:rsidR="00680A3A">
        <w:t>]</w:t>
      </w:r>
      <w:r w:rsidR="006754C6" w:rsidRPr="00680A3A">
        <w:t xml:space="preserve">. It expresses that artifact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had an influence on artifact</w:t>
      </w:r>
      <w:r w:rsidR="006754C6" w:rsidRPr="00DC3B53">
        <w:rPr>
          <w:i/>
        </w:rPr>
        <w:t xml:space="preserve"> </w:t>
      </w:r>
      <w:r w:rsidR="006754C6" w:rsidRPr="00DC3B53">
        <w:rPr>
          <w:rFonts w:ascii="CMMI10" w:hAnsi="CMMI10" w:cs="CMMI10"/>
          <w:i/>
        </w:rPr>
        <w:t>a</w:t>
      </w:r>
      <w:r w:rsidR="006754C6" w:rsidRPr="00DC3B53">
        <w:rPr>
          <w:rFonts w:ascii="CMR7" w:hAnsi="CMR7" w:cs="CMR7"/>
          <w:i/>
          <w:sz w:val="14"/>
          <w:szCs w:val="14"/>
        </w:rPr>
        <w:t>1</w:t>
      </w:r>
      <w:r w:rsidR="006754C6" w:rsidRPr="00DC3B53">
        <w:rPr>
          <w:i/>
        </w:rPr>
        <w:t>.</w:t>
      </w:r>
    </w:p>
    <w:p w:rsidR="00011B71" w:rsidRDefault="000028EB" w:rsidP="00F75F1F">
      <w:pPr>
        <w:keepNext/>
        <w:ind w:right="0"/>
        <w:jc w:val="center"/>
      </w:pPr>
      <w:r>
        <w:rPr>
          <w:noProof/>
        </w:rPr>
        <w:drawing>
          <wp:inline distT="0" distB="0" distL="0" distR="0">
            <wp:extent cx="2791448" cy="1152525"/>
            <wp:effectExtent l="19050" t="0" r="8902"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BB07F2" w:rsidRPr="004A450C" w:rsidRDefault="00011B71" w:rsidP="00557004">
      <w:pPr>
        <w:pStyle w:val="Caption"/>
        <w:ind w:right="0"/>
        <w:jc w:val="center"/>
        <w:rPr>
          <w:b w:val="0"/>
        </w:rPr>
      </w:pPr>
      <w:bookmarkStart w:id="2" w:name="_Ref327088675"/>
      <w:r w:rsidRPr="004A450C">
        <w:rPr>
          <w:b w:val="0"/>
        </w:rPr>
        <w:t xml:space="preserve">Figure </w:t>
      </w:r>
      <w:r w:rsidR="00143A29" w:rsidRPr="004A450C">
        <w:rPr>
          <w:b w:val="0"/>
        </w:rPr>
        <w:fldChar w:fldCharType="begin"/>
      </w:r>
      <w:r w:rsidR="00E701EB" w:rsidRPr="004A450C">
        <w:rPr>
          <w:b w:val="0"/>
        </w:rPr>
        <w:instrText xml:space="preserve"> SEQ Figure \* ARABIC </w:instrText>
      </w:r>
      <w:r w:rsidR="00143A29" w:rsidRPr="004A450C">
        <w:rPr>
          <w:b w:val="0"/>
        </w:rPr>
        <w:fldChar w:fldCharType="separate"/>
      </w:r>
      <w:r w:rsidR="004A450C">
        <w:rPr>
          <w:b w:val="0"/>
          <w:noProof/>
        </w:rPr>
        <w:t>3</w:t>
      </w:r>
      <w:r w:rsidR="00143A29" w:rsidRPr="004A450C">
        <w:rPr>
          <w:b w:val="0"/>
        </w:rPr>
        <w:fldChar w:fldCharType="end"/>
      </w:r>
      <w:bookmarkEnd w:id="2"/>
      <w:r w:rsidRPr="004A450C">
        <w:rPr>
          <w:b w:val="0"/>
        </w:rPr>
        <w:t>: Process introduction</w:t>
      </w:r>
      <w:r w:rsidR="00A13D96" w:rsidRPr="004A450C">
        <w:rPr>
          <w:b w:val="0"/>
        </w:rPr>
        <w:t xml:space="preserve">. </w:t>
      </w:r>
      <w:r w:rsidR="007A37AC" w:rsidRPr="004A450C">
        <w:rPr>
          <w:b w:val="0"/>
        </w:rPr>
        <w:t>Source:</w:t>
      </w:r>
      <w:r w:rsidR="00A13D96" w:rsidRPr="004A450C">
        <w:rPr>
          <w:b w:val="0"/>
        </w:rPr>
        <w:t xml:space="preserve"> </w:t>
      </w:r>
      <w:r w:rsidR="00143A29" w:rsidRPr="004A450C">
        <w:rPr>
          <w:b w:val="0"/>
        </w:rPr>
        <w:fldChar w:fldCharType="begin"/>
      </w:r>
      <w:r w:rsidR="00EC42EE" w:rsidRPr="004A450C">
        <w:rPr>
          <w:b w:val="0"/>
        </w:rPr>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43A29" w:rsidRPr="004A450C">
        <w:rPr>
          <w:b w:val="0"/>
        </w:rPr>
        <w:fldChar w:fldCharType="separate"/>
      </w:r>
      <w:r w:rsidR="00446950" w:rsidRPr="004A450C">
        <w:rPr>
          <w:b w:val="0"/>
          <w:szCs w:val="21"/>
        </w:rPr>
        <w:t>[Moreau et al. 2011]</w:t>
      </w:r>
      <w:r w:rsidR="00143A29" w:rsidRPr="004A450C">
        <w:rPr>
          <w:b w:val="0"/>
        </w:rPr>
        <w:fldChar w:fldCharType="end"/>
      </w:r>
      <w:r w:rsidR="00A13D96" w:rsidRPr="004A450C">
        <w:rPr>
          <w:b w:val="0"/>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r w:rsidR="00A45794" w:rsidRPr="00680A3A">
        <w:rPr>
          <w:rFonts w:ascii="CMMI10" w:hAnsi="CMMI10" w:cs="CMMI10"/>
          <w:i/>
        </w:rPr>
        <w:t>a</w:t>
      </w:r>
      <w:r w:rsidR="00A45794" w:rsidRPr="00680A3A">
        <w:rPr>
          <w:rFonts w:ascii="CMMI10" w:hAnsi="CMMI10" w:cs="CMMI10"/>
        </w:rPr>
        <w:t xml:space="preserve"> </w:t>
      </w:r>
      <w:r w:rsidR="00A45794" w:rsidRPr="00680A3A">
        <w:t xml:space="preserve">or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Pr="00427219">
        <w:rPr>
          <w:rFonts w:ascii="CMR7" w:hAnsi="CMR7" w:cs="CMR7"/>
          <w:b/>
          <w:sz w:val="14"/>
          <w:szCs w:val="14"/>
        </w:rPr>
        <w:t xml:space="preserve">2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A45794" w:rsidRPr="00495566">
        <w:rPr>
          <w:rFonts w:ascii="CMR7" w:hAnsi="CMR7" w:cs="CMR7"/>
          <w:i/>
          <w:sz w:val="14"/>
          <w:szCs w:val="14"/>
        </w:rPr>
        <w:t xml:space="preserve">1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342C99">
        <w:t xml:space="preserve"> </w:t>
      </w:r>
      <w:fldSimple w:instr=" REF _Ref327097852 \h  \* MERGEFORMAT ">
        <w:r w:rsidR="004A450C" w:rsidRPr="004A450C">
          <w:t>Figure 4</w:t>
        </w:r>
      </w:fldSimple>
      <w:r w:rsidR="00930AD9">
        <w:t xml:space="preserve">, it is possible to infer that process </w:t>
      </w:r>
      <w:r w:rsidR="00930AD9" w:rsidRPr="00680A3A">
        <w:rPr>
          <w:i/>
        </w:rPr>
        <w:t>p2</w:t>
      </w:r>
      <w:r w:rsidR="00930AD9">
        <w:t xml:space="preserve"> was triggered by </w:t>
      </w:r>
      <w:r w:rsidR="00930AD9" w:rsidRPr="00680A3A">
        <w:rPr>
          <w:i/>
        </w:rPr>
        <w:t>p1</w:t>
      </w:r>
      <w:r w:rsidR="00930AD9">
        <w:t xml:space="preserve">, omitting the fact </w:t>
      </w:r>
      <w:r w:rsidR="00400D6F">
        <w:t xml:space="preserve">that </w:t>
      </w:r>
      <w:r w:rsidR="00930AD9" w:rsidRPr="00680A3A">
        <w:rPr>
          <w:i/>
        </w:rPr>
        <w:t>p2</w:t>
      </w:r>
      <w:r w:rsidR="00930AD9">
        <w:t xml:space="preserve"> used </w:t>
      </w:r>
      <w:r w:rsidR="00930AD9" w:rsidRPr="00680A3A">
        <w:rPr>
          <w:i/>
        </w:rPr>
        <w:t>a3</w:t>
      </w:r>
      <w:r w:rsidR="00930AD9">
        <w:t xml:space="preserve">, which was derived from </w:t>
      </w:r>
      <w:r w:rsidR="00930AD9" w:rsidRPr="00680A3A">
        <w:rPr>
          <w:i/>
        </w:rPr>
        <w:t>a2</w:t>
      </w:r>
      <w:r w:rsidR="00930AD9">
        <w:t xml:space="preserve"> that in turn was derived from </w:t>
      </w:r>
      <w:r w:rsidR="00930AD9" w:rsidRPr="00680A3A">
        <w:rPr>
          <w:i/>
        </w:rPr>
        <w:t>a1</w:t>
      </w:r>
      <w:r w:rsidR="00930AD9">
        <w:t xml:space="preserve">, which was generated by </w:t>
      </w:r>
      <w:r w:rsidR="00930AD9" w:rsidRPr="00680A3A">
        <w:rPr>
          <w:i/>
        </w:rPr>
        <w:t>p1</w:t>
      </w:r>
      <w:r w:rsidR="00930AD9">
        <w:t xml:space="preserve">. Other inferences are also illustrated in </w:t>
      </w:r>
      <w:fldSimple w:instr=" REF _Ref327097852 \h  \* MERGEFORMAT ">
        <w:r w:rsidR="004A450C" w:rsidRPr="004A450C">
          <w:t xml:space="preserve">Figure </w:t>
        </w:r>
        <w:r w:rsidR="004A450C" w:rsidRPr="004A450C">
          <w:rPr>
            <w:noProof/>
          </w:rPr>
          <w:t>4</w:t>
        </w:r>
      </w:fldSimple>
      <w:r w:rsidR="00930AD9">
        <w:t>.</w:t>
      </w:r>
    </w:p>
    <w:p w:rsidR="00121EDC" w:rsidRDefault="00025106" w:rsidP="00E645B1">
      <w:pPr>
        <w:ind w:right="0"/>
        <w:jc w:val="both"/>
      </w:pPr>
      <w:r>
        <w:rPr>
          <w:noProof/>
        </w:rPr>
        <w:drawing>
          <wp:inline distT="0" distB="0" distL="0" distR="0">
            <wp:extent cx="2819400" cy="2171700"/>
            <wp:effectExtent l="1905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121EDC" w:rsidRPr="004A450C" w:rsidRDefault="00121EDC" w:rsidP="00F75F1F">
      <w:pPr>
        <w:pStyle w:val="Caption"/>
        <w:ind w:right="0"/>
        <w:jc w:val="center"/>
        <w:rPr>
          <w:b w:val="0"/>
        </w:rPr>
      </w:pPr>
      <w:bookmarkStart w:id="3" w:name="_Ref327097852"/>
      <w:r w:rsidRPr="004A450C">
        <w:rPr>
          <w:b w:val="0"/>
        </w:rPr>
        <w:t xml:space="preserve">Figure </w:t>
      </w:r>
      <w:r w:rsidR="00143A29" w:rsidRPr="004A450C">
        <w:rPr>
          <w:b w:val="0"/>
        </w:rPr>
        <w:fldChar w:fldCharType="begin"/>
      </w:r>
      <w:r w:rsidR="00E701EB" w:rsidRPr="004A450C">
        <w:rPr>
          <w:b w:val="0"/>
        </w:rPr>
        <w:instrText xml:space="preserve"> SEQ Figure \* ARABIC </w:instrText>
      </w:r>
      <w:r w:rsidR="00143A29" w:rsidRPr="004A450C">
        <w:rPr>
          <w:b w:val="0"/>
        </w:rPr>
        <w:fldChar w:fldCharType="separate"/>
      </w:r>
      <w:r w:rsidR="004A450C">
        <w:rPr>
          <w:b w:val="0"/>
          <w:noProof/>
        </w:rPr>
        <w:t>4</w:t>
      </w:r>
      <w:r w:rsidR="00143A29" w:rsidRPr="004A450C">
        <w:rPr>
          <w:b w:val="0"/>
        </w:rPr>
        <w:fldChar w:fldCharType="end"/>
      </w:r>
      <w:bookmarkEnd w:id="3"/>
      <w:r w:rsidRPr="004A450C">
        <w:rPr>
          <w:b w:val="0"/>
        </w:rPr>
        <w:t>: Inference</w:t>
      </w:r>
      <w:r w:rsidR="00A13D96" w:rsidRPr="004A450C">
        <w:rPr>
          <w:b w:val="0"/>
        </w:rPr>
        <w:t xml:space="preserve">. </w:t>
      </w:r>
      <w:r w:rsidR="007A37AC" w:rsidRPr="004A450C">
        <w:rPr>
          <w:b w:val="0"/>
        </w:rPr>
        <w:t>Source:</w:t>
      </w:r>
      <w:r w:rsidR="00A13D96" w:rsidRPr="004A450C">
        <w:rPr>
          <w:b w:val="0"/>
        </w:rPr>
        <w:t xml:space="preserve"> </w:t>
      </w:r>
      <w:r w:rsidR="00143A29" w:rsidRPr="004A450C">
        <w:rPr>
          <w:b w:val="0"/>
        </w:rPr>
        <w:fldChar w:fldCharType="begin"/>
      </w:r>
      <w:r w:rsidR="00EC42EE" w:rsidRPr="004A450C">
        <w:rPr>
          <w:b w:val="0"/>
        </w:rPr>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43A29" w:rsidRPr="004A450C">
        <w:rPr>
          <w:b w:val="0"/>
        </w:rPr>
        <w:fldChar w:fldCharType="separate"/>
      </w:r>
      <w:r w:rsidR="00446950" w:rsidRPr="004A450C">
        <w:rPr>
          <w:b w:val="0"/>
          <w:szCs w:val="21"/>
        </w:rPr>
        <w:t>[Moreau et al. 2011]</w:t>
      </w:r>
      <w:r w:rsidR="00143A29" w:rsidRPr="004A450C">
        <w:rPr>
          <w:b w:val="0"/>
        </w:rPr>
        <w:fldChar w:fldCharType="end"/>
      </w:r>
      <w:r w:rsidR="00A13D96" w:rsidRPr="004A450C">
        <w:rPr>
          <w:b w:val="0"/>
        </w:rPr>
        <w:t>.</w:t>
      </w:r>
    </w:p>
    <w:p w:rsidR="00E7446E" w:rsidRDefault="009C7C7C" w:rsidP="00F75F1F">
      <w:pPr>
        <w:pStyle w:val="Heading1"/>
        <w:ind w:right="0"/>
      </w:pPr>
      <w:r>
        <w:lastRenderedPageBreak/>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w:t>
      </w:r>
      <w:r w:rsidR="00B83ABD">
        <w:lastRenderedPageBreak/>
        <w:t>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actions,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 xml:space="preserve">As illustrated by </w:t>
      </w:r>
      <w:fldSimple w:instr=" REF _Ref330305419 \h  \* MERGEFORMAT ">
        <w:r w:rsidR="004A450C" w:rsidRPr="004A450C">
          <w:t xml:space="preserve">Figure </w:t>
        </w:r>
        <w:r w:rsidR="004A450C" w:rsidRPr="004A450C">
          <w:rPr>
            <w:noProof/>
          </w:rPr>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0F0AEA">
        <w:t xml:space="preserve">. </w:t>
      </w:r>
      <w:fldSimple w:instr=" REF _Ref330305419 \h  \* MERGEFORMAT ">
        <w:r w:rsidR="004A450C" w:rsidRPr="000F0AEA">
          <w:t xml:space="preserve">Figure </w:t>
        </w:r>
        <w:r w:rsidR="004A450C" w:rsidRPr="000F0AEA">
          <w:rPr>
            <w:noProof/>
          </w:rPr>
          <w:t>5</w:t>
        </w:r>
      </w:fldSimple>
      <w:r w:rsidR="00D60F76">
        <w:t xml:space="preserve"> illustrates this model.</w:t>
      </w:r>
    </w:p>
    <w:p w:rsidR="00D60F76" w:rsidRDefault="00D56772" w:rsidP="00800D2D">
      <w:pPr>
        <w:keepNext/>
        <w:ind w:right="0"/>
        <w:jc w:val="center"/>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455CEF" w:rsidRPr="004A450C" w:rsidRDefault="00D60F76" w:rsidP="008F58A9">
      <w:pPr>
        <w:pStyle w:val="Caption"/>
        <w:jc w:val="center"/>
        <w:rPr>
          <w:b w:val="0"/>
        </w:rPr>
      </w:pPr>
      <w:bookmarkStart w:id="4" w:name="_Ref330305419"/>
      <w:r w:rsidRPr="004A450C">
        <w:rPr>
          <w:b w:val="0"/>
        </w:rPr>
        <w:t xml:space="preserve">Figure </w:t>
      </w:r>
      <w:r w:rsidR="00143A29" w:rsidRPr="004A450C">
        <w:rPr>
          <w:b w:val="0"/>
        </w:rPr>
        <w:fldChar w:fldCharType="begin"/>
      </w:r>
      <w:r w:rsidRPr="004A450C">
        <w:rPr>
          <w:b w:val="0"/>
        </w:rPr>
        <w:instrText xml:space="preserve"> SEQ Figure \* ARABIC </w:instrText>
      </w:r>
      <w:r w:rsidR="00143A29" w:rsidRPr="004A450C">
        <w:rPr>
          <w:b w:val="0"/>
        </w:rPr>
        <w:fldChar w:fldCharType="separate"/>
      </w:r>
      <w:r w:rsidR="004A450C">
        <w:rPr>
          <w:b w:val="0"/>
          <w:noProof/>
        </w:rPr>
        <w:t>5</w:t>
      </w:r>
      <w:r w:rsidR="00143A29" w:rsidRPr="004A450C">
        <w:rPr>
          <w:b w:val="0"/>
        </w:rPr>
        <w:fldChar w:fldCharType="end"/>
      </w:r>
      <w:bookmarkEnd w:id="4"/>
      <w:r w:rsidRPr="004A450C">
        <w:rPr>
          <w:b w:val="0"/>
        </w:rPr>
        <w:t>: Data model diagram</w:t>
      </w:r>
      <w:r w:rsidR="00523DC9" w:rsidRPr="004A450C">
        <w:rPr>
          <w:b w:val="0"/>
        </w:rPr>
        <w:t>. Gr</w:t>
      </w:r>
      <w:r w:rsidR="00FE388D" w:rsidRPr="004A450C">
        <w:rPr>
          <w:b w:val="0"/>
        </w:rPr>
        <w:t>a</w:t>
      </w:r>
      <w:r w:rsidR="00D84BA5" w:rsidRPr="004A450C">
        <w:rPr>
          <w:b w:val="0"/>
        </w:rPr>
        <w:t xml:space="preserve">y classes </w:t>
      </w:r>
      <w:r w:rsidR="002F52F9" w:rsidRPr="004A450C">
        <w:rPr>
          <w:b w:val="0"/>
        </w:rPr>
        <w:t xml:space="preserve">represents </w:t>
      </w:r>
      <w:r w:rsidR="00D84BA5" w:rsidRPr="004A450C">
        <w:rPr>
          <w:b w:val="0"/>
        </w:rPr>
        <w:t>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lastRenderedPageBreak/>
        <w:tab/>
        <w:t xml:space="preserve">Decision trees </w:t>
      </w:r>
      <w:r w:rsidR="00143A29">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143A29">
        <w:fldChar w:fldCharType="separate"/>
      </w:r>
      <w:r w:rsidR="00446950" w:rsidRPr="00446950">
        <w:rPr>
          <w:szCs w:val="21"/>
        </w:rPr>
        <w:t>[Moret 1982]</w:t>
      </w:r>
      <w:r w:rsidR="00143A29">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5" w:name="_Ref330394550"/>
      <w:r>
        <w:t>Provenance Model</w:t>
      </w:r>
      <w:bookmarkEnd w:id="5"/>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 xml:space="preserve">at </w:t>
      </w:r>
      <w:r w:rsidR="00143A29">
        <w:fldChar w:fldCharType="begin"/>
      </w:r>
      <w:r w:rsidR="0082768A">
        <w:instrText xml:space="preserve"> REF _Ref330467977 \h </w:instrText>
      </w:r>
      <w:r w:rsidR="00143A29">
        <w:fldChar w:fldCharType="separate"/>
      </w:r>
      <w:r w:rsidR="004A450C" w:rsidRPr="004A450C">
        <w:rPr>
          <w:sz w:val="18"/>
          <w:szCs w:val="18"/>
        </w:rPr>
        <w:t xml:space="preserve">Figure </w:t>
      </w:r>
      <w:r w:rsidR="004A450C" w:rsidRPr="004A450C">
        <w:rPr>
          <w:noProof/>
          <w:sz w:val="18"/>
          <w:szCs w:val="18"/>
        </w:rPr>
        <w:t>6</w:t>
      </w:r>
      <w:r w:rsidR="00143A29">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lastRenderedPageBreak/>
        <w:t>Provenance Analysis</w:t>
      </w:r>
      <w:r w:rsidR="00F67DC2">
        <w:rPr>
          <w:noProof/>
        </w:rPr>
        <w:drawing>
          <wp:anchor distT="0" distB="0" distL="114300" distR="114300" simplePos="0" relativeHeight="251681792" behindDoc="0" locked="0" layoutInCell="1" allowOverlap="1">
            <wp:simplePos x="0" y="0"/>
            <wp:positionH relativeFrom="column">
              <wp:posOffset>504190</wp:posOffset>
            </wp:positionH>
            <wp:positionV relativeFrom="paragraph">
              <wp:posOffset>1270</wp:posOffset>
            </wp:positionV>
            <wp:extent cx="1838325" cy="1981200"/>
            <wp:effectExtent l="19050" t="0" r="9525" b="0"/>
            <wp:wrapTopAndBottom/>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1838325" cy="1981200"/>
                    </a:xfrm>
                    <a:prstGeom prst="rect">
                      <a:avLst/>
                    </a:prstGeom>
                    <a:noFill/>
                    <a:ln w="9525">
                      <a:noFill/>
                      <a:miter lim="800000"/>
                      <a:headEnd/>
                      <a:tailEnd/>
                    </a:ln>
                  </pic:spPr>
                </pic:pic>
              </a:graphicData>
            </a:graphic>
          </wp:anchor>
        </w:drawing>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or even healing himself in order to survive. These actions are not duplicate</w:t>
      </w:r>
      <w:r w:rsidR="004B4506">
        <w:t>d</w:t>
      </w:r>
      <w:r w:rsidR="00F333E4">
        <w:t xml:space="preserve">,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rsidR="00121EDC" w:rsidRDefault="007D664E" w:rsidP="00F75F1F">
      <w:pPr>
        <w:pStyle w:val="Heading1"/>
        <w:ind w:right="0"/>
      </w:pPr>
      <w:bookmarkStart w:id="6" w:name="_Ref329254750"/>
      <w:r>
        <w:lastRenderedPageBreak/>
        <w:t>Evaluation</w:t>
      </w:r>
      <w:bookmarkEnd w:id="6"/>
    </w:p>
    <w:p w:rsidR="004D0FBB" w:rsidRDefault="00143A29" w:rsidP="000573E0">
      <w:pPr>
        <w:ind w:right="0"/>
        <w:jc w:val="both"/>
      </w:pPr>
      <w:r>
        <w:rPr>
          <w:noProof/>
        </w:rPr>
        <w:pict>
          <v:shape id="Text Box 20" o:spid="_x0000_s1028" type="#_x0000_t202" style="position:absolute;left:0;text-align:left;margin-left:-244.05pt;margin-top:152.8pt;width:217.5pt;height:20.3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" stroked="f">
            <v:textbox style="mso-fit-shape-to-text:t" inset="0,0,0,0">
              <w:txbxContent>
                <w:p w:rsidR="004A450C" w:rsidRPr="004A450C" w:rsidRDefault="004A450C" w:rsidP="0082768A">
                  <w:pPr>
                    <w:jc w:val="center"/>
                    <w:rPr>
                      <w:noProof/>
                      <w:sz w:val="18"/>
                      <w:szCs w:val="18"/>
                    </w:rPr>
                  </w:pPr>
                  <w:bookmarkStart w:id="7" w:name="_Ref330467977"/>
                  <w:r w:rsidRPr="004A450C">
                    <w:rPr>
                      <w:sz w:val="18"/>
                      <w:szCs w:val="18"/>
                    </w:rPr>
                    <w:t xml:space="preserve">Figure </w:t>
                  </w:r>
                  <w:r w:rsidR="00143A29" w:rsidRPr="004A450C">
                    <w:rPr>
                      <w:sz w:val="18"/>
                      <w:szCs w:val="18"/>
                    </w:rPr>
                    <w:fldChar w:fldCharType="begin"/>
                  </w:r>
                  <w:r w:rsidRPr="004A450C">
                    <w:rPr>
                      <w:sz w:val="18"/>
                      <w:szCs w:val="18"/>
                    </w:rPr>
                    <w:instrText xml:space="preserve"> SEQ Figure \* ARABIC </w:instrText>
                  </w:r>
                  <w:r w:rsidR="00143A29" w:rsidRPr="004A450C">
                    <w:rPr>
                      <w:sz w:val="18"/>
                      <w:szCs w:val="18"/>
                    </w:rPr>
                    <w:fldChar w:fldCharType="separate"/>
                  </w:r>
                  <w:r w:rsidRPr="004A450C">
                    <w:rPr>
                      <w:noProof/>
                      <w:sz w:val="18"/>
                      <w:szCs w:val="18"/>
                    </w:rPr>
                    <w:t>6</w:t>
                  </w:r>
                  <w:r w:rsidR="00143A29" w:rsidRPr="004A450C">
                    <w:rPr>
                      <w:noProof/>
                      <w:sz w:val="18"/>
                      <w:szCs w:val="18"/>
                    </w:rPr>
                    <w:fldChar w:fldCharType="end"/>
                  </w:r>
                  <w:bookmarkEnd w:id="7"/>
                  <w:r w:rsidRPr="004A450C">
                    <w:rPr>
                      <w:sz w:val="18"/>
                      <w:szCs w:val="18"/>
                    </w:rPr>
                    <w:t>: Example of structure</w:t>
                  </w:r>
                </w:p>
              </w:txbxContent>
            </v:textbox>
            <w10:wrap type="topAndBottom"/>
          </v:shape>
        </w:pict>
      </w:r>
      <w:r w:rsidR="009B6341">
        <w:t xml:space="preserve">The proposed framework was instantiated in a </w:t>
      </w:r>
      <w:r w:rsidR="000573E0">
        <w:t>Software Engineering education</w:t>
      </w:r>
      <w:r w:rsidR="004F692F">
        <w:t>al</w:t>
      </w:r>
      <w:r w:rsidR="000573E0">
        <w:t xml:space="preserve"> game </w:t>
      </w:r>
      <w:r w:rsidR="009B6341">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fldChar w:fldCharType="separate"/>
      </w:r>
      <w:r w:rsidR="00446950" w:rsidRPr="00446950">
        <w:rPr>
          <w:szCs w:val="21"/>
        </w:rPr>
        <w:t>[</w:t>
      </w:r>
      <w:r w:rsidR="002A2082">
        <w:rPr>
          <w:szCs w:val="21"/>
        </w:rPr>
        <w:t>Omitted for Blind Review</w:t>
      </w:r>
      <w:r w:rsidR="00446950" w:rsidRPr="00446950">
        <w:rPr>
          <w:szCs w:val="21"/>
        </w:rPr>
        <w:t>]</w:t>
      </w:r>
      <w:r>
        <w:fldChar w:fldCharType="end"/>
      </w:r>
      <w:r w:rsidR="000573E0">
        <w:t xml:space="preserve">. </w:t>
      </w:r>
      <w:r w:rsidR="009B6341">
        <w:t xml:space="preserve">The goal of SDM is to allow undergraduate students to understand the existing cause-effect </w:t>
      </w:r>
      <w:r w:rsidR="004D0FBB">
        <w:t>relationships</w:t>
      </w:r>
      <w:r w:rsidR="009B6341">
        <w:t xml:space="preserve"> </w:t>
      </w:r>
      <w:r w:rsidR="004D0FBB">
        <w:t>in</w:t>
      </w:r>
      <w:r w:rsidR="009B6341">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143A29">
        <w:fldChar w:fldCharType="begin"/>
      </w:r>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143A29">
        <w:fldChar w:fldCharType="separate"/>
      </w:r>
      <w:r w:rsidR="00446950" w:rsidRPr="00446950">
        <w:rPr>
          <w:szCs w:val="21"/>
        </w:rPr>
        <w:t>[Higgins 2010]</w:t>
      </w:r>
      <w:r w:rsidR="00143A29">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A450C" w:rsidRPr="000F0AEA" w:rsidRDefault="00402416" w:rsidP="000F0AEA">
      <w:pPr>
        <w:ind w:right="0"/>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r w:rsidR="00143A29">
        <w:fldChar w:fldCharType="begin"/>
      </w:r>
      <w:r w:rsidR="008B4B34" w:rsidRPr="000F0AEA">
        <w:instrText xml:space="preserve"> REF _Ref329006140 \h </w:instrText>
      </w:r>
      <w:r w:rsidR="000F0AEA">
        <w:instrText xml:space="preserve"> \* MERGEFORMAT </w:instrText>
      </w:r>
      <w:r w:rsidR="00143A29">
        <w:fldChar w:fldCharType="separate"/>
      </w:r>
      <w:r w:rsidR="004A450C" w:rsidRPr="000F0AEA">
        <w:t xml:space="preserve"> </w:t>
      </w:r>
    </w:p>
    <w:p w:rsidR="00CB42BD" w:rsidRDefault="004A450C" w:rsidP="0082768A">
      <w:pPr>
        <w:ind w:right="0" w:firstLine="284"/>
        <w:jc w:val="both"/>
      </w:pPr>
      <w:r w:rsidRPr="000F0AEA">
        <w:t xml:space="preserve">Figure </w:t>
      </w:r>
      <w:r w:rsidRPr="000F0AEA">
        <w:rPr>
          <w:noProof/>
        </w:rPr>
        <w:t>7</w:t>
      </w:r>
      <w:r w:rsidR="00143A29">
        <w:fldChar w:fldCharType="end"/>
      </w:r>
      <w:r w:rsidR="00402416">
        <w:t xml:space="preserve"> 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t also illustrates the project</w:t>
      </w:r>
      <w:r w:rsidR="00780048">
        <w:t xml:space="preserve">, </w:t>
      </w:r>
      <w:r w:rsidR="00402416">
        <w:t xml:space="preserve">its </w:t>
      </w:r>
      <w:r w:rsidR="00021C07">
        <w:t>characteristics and requirement</w:t>
      </w:r>
      <w:r w:rsidR="00402416">
        <w:t>.</w:t>
      </w:r>
    </w:p>
    <w:p w:rsidR="00871F30" w:rsidRDefault="009D4097" w:rsidP="00F75F1F">
      <w:pPr>
        <w:pStyle w:val="Heading2"/>
        <w:ind w:right="0"/>
      </w:pPr>
      <w:r>
        <w:t>Adapting SDM for the proposed framework</w:t>
      </w:r>
    </w:p>
    <w:p w:rsidR="00D3669E" w:rsidRDefault="00740689" w:rsidP="00F75F1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w:t>
      </w:r>
      <w:r w:rsidR="00FB6CCF">
        <w:lastRenderedPageBreak/>
        <w:t>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82768A" w:rsidRDefault="0082768A" w:rsidP="0082768A">
      <w:pPr>
        <w:pStyle w:val="Caption"/>
        <w:ind w:right="0"/>
        <w:jc w:val="center"/>
      </w:pPr>
      <w:r w:rsidRPr="0082768A">
        <w:rPr>
          <w:noProof/>
        </w:rPr>
        <w:drawing>
          <wp:inline distT="0" distB="0" distL="0" distR="0">
            <wp:extent cx="2247900" cy="2247900"/>
            <wp:effectExtent l="19050" t="0" r="0" b="0"/>
            <wp:docPr id="3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srcRect/>
                    <a:stretch>
                      <a:fillRect/>
                    </a:stretch>
                  </pic:blipFill>
                  <pic:spPr bwMode="auto">
                    <a:xfrm>
                      <a:off x="0" y="0"/>
                      <a:ext cx="2247900" cy="2247900"/>
                    </a:xfrm>
                    <a:prstGeom prst="rect">
                      <a:avLst/>
                    </a:prstGeom>
                    <a:noFill/>
                    <a:ln w="9525">
                      <a:noFill/>
                      <a:miter lim="800000"/>
                      <a:headEnd/>
                      <a:tailEnd/>
                    </a:ln>
                  </pic:spPr>
                </pic:pic>
              </a:graphicData>
            </a:graphic>
          </wp:inline>
        </w:drawing>
      </w:r>
      <w:bookmarkStart w:id="8" w:name="_Ref329006140"/>
      <w:r w:rsidRPr="0082768A">
        <w:t xml:space="preserve"> </w:t>
      </w:r>
    </w:p>
    <w:p w:rsidR="0082768A" w:rsidRPr="004A450C" w:rsidRDefault="0082768A" w:rsidP="0082768A">
      <w:pPr>
        <w:pStyle w:val="Caption"/>
        <w:ind w:right="0"/>
        <w:jc w:val="center"/>
        <w:rPr>
          <w:b w:val="0"/>
        </w:rPr>
      </w:pPr>
      <w:r w:rsidRPr="004A450C">
        <w:rPr>
          <w:b w:val="0"/>
        </w:rPr>
        <w:t xml:space="preserve">Figure </w:t>
      </w:r>
      <w:r w:rsidR="00143A29" w:rsidRPr="004A450C">
        <w:rPr>
          <w:b w:val="0"/>
        </w:rPr>
        <w:fldChar w:fldCharType="begin"/>
      </w:r>
      <w:r w:rsidR="00E701EB" w:rsidRPr="004A450C">
        <w:rPr>
          <w:b w:val="0"/>
        </w:rPr>
        <w:instrText xml:space="preserve"> SEQ Figure \* ARABIC </w:instrText>
      </w:r>
      <w:r w:rsidR="00143A29" w:rsidRPr="004A450C">
        <w:rPr>
          <w:b w:val="0"/>
        </w:rPr>
        <w:fldChar w:fldCharType="separate"/>
      </w:r>
      <w:r w:rsidR="004A450C">
        <w:rPr>
          <w:b w:val="0"/>
          <w:noProof/>
        </w:rPr>
        <w:t>7</w:t>
      </w:r>
      <w:r w:rsidR="00143A29" w:rsidRPr="004A450C">
        <w:rPr>
          <w:b w:val="0"/>
        </w:rPr>
        <w:fldChar w:fldCharType="end"/>
      </w:r>
      <w:bookmarkEnd w:id="8"/>
      <w:r w:rsidRPr="004A450C">
        <w:rPr>
          <w:b w:val="0"/>
        </w:rPr>
        <w:t xml:space="preserve">: SDM's simplified class diagram. Adapted from </w:t>
      </w:r>
      <w:r w:rsidR="00143A29" w:rsidRPr="004A450C">
        <w:rPr>
          <w:b w:val="0"/>
        </w:rPr>
        <w:fldChar w:fldCharType="begin"/>
      </w:r>
      <w:r w:rsidRPr="004A450C">
        <w:rPr>
          <w:b w:val="0"/>
        </w:rPr>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143A29" w:rsidRPr="004A450C">
        <w:rPr>
          <w:b w:val="0"/>
        </w:rPr>
        <w:fldChar w:fldCharType="separate"/>
      </w:r>
      <w:r w:rsidRPr="004A450C">
        <w:rPr>
          <w:b w:val="0"/>
          <w:szCs w:val="21"/>
        </w:rPr>
        <w:t>[</w:t>
      </w:r>
      <w:r w:rsidR="002A2082" w:rsidRPr="002A2082">
        <w:rPr>
          <w:b w:val="0"/>
          <w:szCs w:val="21"/>
        </w:rPr>
        <w:t>Omitted for Blind Review</w:t>
      </w:r>
      <w:r w:rsidRPr="004A450C">
        <w:rPr>
          <w:b w:val="0"/>
          <w:szCs w:val="21"/>
        </w:rPr>
        <w:t>]</w:t>
      </w:r>
      <w:r w:rsidR="00143A29" w:rsidRPr="004A450C">
        <w:rPr>
          <w:b w:val="0"/>
        </w:rPr>
        <w:fldChar w:fldCharType="end"/>
      </w:r>
      <w:r w:rsidRPr="004A450C">
        <w:rPr>
          <w:b w:val="0"/>
        </w:rPr>
        <w:t>.</w:t>
      </w:r>
    </w:p>
    <w:p w:rsidR="00D3669E" w:rsidRDefault="00143A29" w:rsidP="00F75F1F">
      <w:pPr>
        <w:ind w:right="0"/>
        <w:jc w:val="both"/>
      </w:pPr>
      <w:r>
        <w:rPr>
          <w:noProof/>
        </w:rPr>
        <w:pict>
          <v:shape id="Text Box 13" o:spid="_x0000_s1029" type="#_x0000_t202" style="position:absolute;left:0;text-align:left;margin-left:-.4pt;margin-top:439.15pt;width:462.75pt;height:25.75pt;z-index:25167769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" stroked="f">
            <v:textbox inset="0,0,0,0">
              <w:txbxContent>
                <w:p w:rsidR="004A450C" w:rsidRPr="001C0C65" w:rsidRDefault="004A450C" w:rsidP="006E4496">
                  <w:pPr>
                    <w:jc w:val="center"/>
                  </w:pPr>
                  <w:bookmarkStart w:id="9" w:name="_Ref330394072"/>
                  <w:r>
                    <w:t xml:space="preserve">Figure </w:t>
                  </w:r>
                  <w:fldSimple w:instr=" SEQ Figure \* ARABIC ">
                    <w:r>
                      <w:rPr>
                        <w:noProof/>
                      </w:rPr>
                      <w:t>8</w:t>
                    </w:r>
                  </w:fldSimple>
                  <w:bookmarkEnd w:id="9"/>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w:r>
      <w:r w:rsidR="00D3669E">
        <w:tab/>
      </w:r>
      <w:r w:rsidR="00876939">
        <w:t>The Analyst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w:t>
      </w:r>
      <w:r w:rsidR="00780048">
        <w:t xml:space="preserve">separated </w:t>
      </w:r>
      <w:r w:rsidR="00AF180C">
        <w:t xml:space="preserve">tasks of elicitation and specification, it is necessary to discover the system requirements by the process of elicitation and then create the model </w:t>
      </w:r>
      <w:r w:rsidR="00740689">
        <w:t>via</w:t>
      </w:r>
      <w:r w:rsidR="00AF180C">
        <w:t xml:space="preserve"> specification.</w:t>
      </w:r>
      <w:r w:rsidR="000106C4">
        <w:t xml:space="preserve"> </w:t>
      </w:r>
      <w:r w:rsidR="00A741CD">
        <w:t xml:space="preserve">With these changes, the analyst role has four possible tasks, each </w:t>
      </w:r>
      <w:r w:rsidR="00780048">
        <w:t xml:space="preserve">one </w:t>
      </w:r>
      <w:r w:rsidR="00A741CD">
        <w:t xml:space="preserve">with its own actions: </w:t>
      </w:r>
      <w:r w:rsidR="00A741CD">
        <w:lastRenderedPageBreak/>
        <w:t xml:space="preserve">Elicitation and Validation, Specification, Quality, and a </w:t>
      </w:r>
      <w:r w:rsidR="00780048">
        <w:t>balanced</w:t>
      </w:r>
      <w:r w:rsidR="00A741CD">
        <w:t xml:space="preserve"> task, which performs both elicitation and specification. </w:t>
      </w:r>
      <w:r w:rsidR="00780048">
        <w:t>These</w:t>
      </w:r>
      <w:r w:rsidR="00A741CD">
        <w:t xml:space="preserve"> </w:t>
      </w:r>
      <w:r w:rsidR="00780048">
        <w:t xml:space="preserve">analysts </w:t>
      </w:r>
      <w:r w:rsidR="000106C4">
        <w:t xml:space="preserve">tasks </w:t>
      </w:r>
      <w:r w:rsidR="00A741CD">
        <w:t xml:space="preserve">are </w:t>
      </w:r>
      <w:r w:rsidR="000106C4">
        <w:t xml:space="preserve">illustrated </w:t>
      </w:r>
      <w:r w:rsidR="00780048">
        <w:t xml:space="preserve">in </w:t>
      </w:r>
      <w:r>
        <w:fldChar w:fldCharType="begin"/>
      </w:r>
      <w:r w:rsidR="008F58A9">
        <w:instrText xml:space="preserve"> REF _Ref330394072 \h </w:instrText>
      </w:r>
      <w:r>
        <w:fldChar w:fldCharType="separate"/>
      </w:r>
      <w:r w:rsidR="004A450C">
        <w:t xml:space="preserve">Figure </w:t>
      </w:r>
      <w:r w:rsidR="004A450C">
        <w:rPr>
          <w:noProof/>
        </w:rPr>
        <w:t>8</w:t>
      </w:r>
      <w:r>
        <w:fldChar w:fldCharType="end"/>
      </w:r>
      <w:r w:rsidR="008F58A9">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670D5D" w:rsidP="00F75F1F">
      <w:pPr>
        <w:ind w:right="0"/>
        <w:jc w:val="both"/>
      </w:pPr>
      <w:r>
        <w:rPr>
          <w:noProof/>
        </w:rPr>
        <w:drawing>
          <wp:anchor distT="0" distB="0" distL="114300" distR="114300" simplePos="0" relativeHeight="251665408" behindDoc="0" locked="0" layoutInCell="1" allowOverlap="1">
            <wp:simplePos x="0" y="0"/>
            <wp:positionH relativeFrom="margin">
              <wp:align>center</wp:align>
            </wp:positionH>
            <wp:positionV relativeFrom="margin">
              <wp:align>bottom</wp:align>
            </wp:positionV>
            <wp:extent cx="5705475" cy="3962400"/>
            <wp:effectExtent l="0" t="0" r="0"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sidR="000106C4">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rsidR="000106C4">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t>
      </w:r>
      <w:r w:rsidR="00AF180C">
        <w:lastRenderedPageBreak/>
        <w:t xml:space="preserve">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1B6BF2" w:rsidRDefault="00337C84" w:rsidP="00D940E9">
      <w:pPr>
        <w:ind w:right="0"/>
        <w:jc w:val="both"/>
      </w:pPr>
      <w:r>
        <w:tab/>
      </w:r>
      <w:fldSimple w:instr=" REF _Ref330393678 \h  \* MERGEFORMAT ">
        <w:r w:rsidR="004A450C" w:rsidRPr="000F0AEA">
          <w:t xml:space="preserve">Figure </w:t>
        </w:r>
        <w:r w:rsidR="004A450C" w:rsidRPr="000F0AEA">
          <w:rPr>
            <w:noProof/>
          </w:rPr>
          <w:t>9</w:t>
        </w:r>
      </w:fldSimple>
      <w:r w:rsidR="00D940E9">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r w:rsidR="001B6BF2" w:rsidRPr="001B6BF2">
        <w:rPr>
          <w:noProof/>
        </w:rPr>
        <w:drawing>
          <wp:anchor distT="0" distB="0" distL="114300" distR="114300" simplePos="0" relativeHeight="251673600" behindDoc="0" locked="0" layoutInCell="1" allowOverlap="1">
            <wp:simplePos x="0" y="0"/>
            <wp:positionH relativeFrom="margin">
              <wp:align>right</wp:align>
            </wp:positionH>
            <wp:positionV relativeFrom="margin">
              <wp:align>top</wp:align>
            </wp:positionV>
            <wp:extent cx="2663825" cy="3009900"/>
            <wp:effectExtent l="19050" t="0" r="3175" b="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663825" cy="3009900"/>
                    </a:xfrm>
                    <a:prstGeom prst="rect">
                      <a:avLst/>
                    </a:prstGeom>
                    <a:noFill/>
                    <a:ln w="9525">
                      <a:noFill/>
                      <a:miter lim="800000"/>
                      <a:headEnd/>
                      <a:tailEnd/>
                    </a:ln>
                  </pic:spPr>
                </pic:pic>
              </a:graphicData>
            </a:graphic>
          </wp:anchor>
        </w:drawing>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both roles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143A29" w:rsidP="00BF4585">
      <w:pPr>
        <w:ind w:right="0"/>
        <w:jc w:val="both"/>
      </w:pPr>
      <w:r>
        <w:rPr>
          <w:noProof/>
        </w:rPr>
        <w:pict>
          <v:shape id="Text Box 10" o:spid="_x0000_s1030" type="#_x0000_t202" style="position:absolute;left:0;text-align:left;margin-left:248.25pt;margin-top:-372.35pt;width:226.2pt;height:24.75pt;z-index:251675648;visibility:visible;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" stroked="f">
            <v:textbox inset="0,0,0,0">
              <w:txbxContent>
                <w:p w:rsidR="004A450C" w:rsidRPr="004A450C" w:rsidRDefault="004A450C" w:rsidP="005178B6">
                  <w:pPr>
                    <w:pStyle w:val="Caption"/>
                    <w:jc w:val="center"/>
                    <w:rPr>
                      <w:b w:val="0"/>
                      <w:sz w:val="20"/>
                      <w:szCs w:val="20"/>
                    </w:rPr>
                  </w:pPr>
                  <w:bookmarkStart w:id="10" w:name="_Ref330393678"/>
                  <w:r w:rsidRPr="004A450C">
                    <w:rPr>
                      <w:b w:val="0"/>
                    </w:rPr>
                    <w:t xml:space="preserve">Figure </w:t>
                  </w:r>
                  <w:r w:rsidR="00143A29" w:rsidRPr="004A450C">
                    <w:rPr>
                      <w:b w:val="0"/>
                    </w:rPr>
                    <w:fldChar w:fldCharType="begin"/>
                  </w:r>
                  <w:r w:rsidRPr="004A450C">
                    <w:rPr>
                      <w:b w:val="0"/>
                    </w:rPr>
                    <w:instrText xml:space="preserve"> SEQ Figure \* ARABIC </w:instrText>
                  </w:r>
                  <w:r w:rsidR="00143A29" w:rsidRPr="004A450C">
                    <w:rPr>
                      <w:b w:val="0"/>
                    </w:rPr>
                    <w:fldChar w:fldCharType="separate"/>
                  </w:r>
                  <w:r>
                    <w:rPr>
                      <w:b w:val="0"/>
                      <w:noProof/>
                    </w:rPr>
                    <w:t>9</w:t>
                  </w:r>
                  <w:r w:rsidR="00143A29" w:rsidRPr="004A450C">
                    <w:rPr>
                      <w:b w:val="0"/>
                    </w:rPr>
                    <w:fldChar w:fldCharType="end"/>
                  </w:r>
                  <w:bookmarkEnd w:id="10"/>
                  <w:r w:rsidRPr="004A450C">
                    <w:rPr>
                      <w:b w:val="0"/>
                    </w:rPr>
                    <w:t>: Task Configuration window</w:t>
                  </w:r>
                </w:p>
              </w:txbxContent>
            </v:textbox>
            <w10:wrap type="topAndBottom" anchorx="margin"/>
          </v:shape>
        </w:pict>
      </w:r>
      <w:r w:rsidR="00BF4585">
        <w:t xml:space="preserve">With the </w:t>
      </w:r>
      <w:r w:rsidR="00CA2056">
        <w:t>revised</w:t>
      </w:r>
      <w:r w:rsidR="00BF4585">
        <w:t xml:space="preserve"> roles and their respective tasks, decision trees were made to allow for a task selection and create diversity on the game flow. Each decision tree corresponds to a role, </w:t>
      </w:r>
      <w:r w:rsidR="00CA2056">
        <w:t>obeying</w:t>
      </w:r>
      <w:r w:rsidR="00BF4585">
        <w:t xml:space="preserve"> their </w:t>
      </w:r>
      <w:r w:rsidR="007A0A2E">
        <w:t xml:space="preserve">respective </w:t>
      </w:r>
      <w:r w:rsidR="00BF4585">
        <w:t>task</w:t>
      </w:r>
      <w:r w:rsidR="007A0A2E">
        <w:t>s</w:t>
      </w:r>
      <w:r w:rsidR="00BF4585">
        <w:t xml:space="preserve">. However, the way these tasks are performed may vary depending on the situation. As such, the decision process is influenced by internal reasons, </w:t>
      </w:r>
      <w:r w:rsidR="007A0A2E">
        <w:t>generated by the</w:t>
      </w:r>
      <w:r w:rsidR="00BF4585">
        <w:t xml:space="preserve"> employee</w:t>
      </w:r>
      <w:r w:rsidR="007A0A2E">
        <w:t xml:space="preserve"> himself</w:t>
      </w:r>
      <w:r w:rsidR="00BF4585">
        <w:t xml:space="preserve">, and external reasons, decisions made by the player or staff manager. </w:t>
      </w:r>
      <w:r>
        <w:fldChar w:fldCharType="begin"/>
      </w:r>
      <w:r w:rsidR="00923EC4">
        <w:instrText xml:space="preserve"> REF _Ref330394072 \h </w:instrText>
      </w:r>
      <w:r>
        <w:fldChar w:fldCharType="separate"/>
      </w:r>
      <w:r w:rsidR="004A450C">
        <w:t xml:space="preserve">Figure </w:t>
      </w:r>
      <w:r w:rsidR="004A450C">
        <w:rPr>
          <w:noProof/>
        </w:rPr>
        <w:t>8</w:t>
      </w:r>
      <w:r>
        <w:fldChar w:fldCharType="end"/>
      </w:r>
      <w:r w:rsidR="00923EC4">
        <w:t xml:space="preserve"> </w:t>
      </w:r>
      <w:r w:rsidR="00BF4585">
        <w:t>illustrates an example of such decision tree, belonging to the analyst role</w:t>
      </w:r>
      <w:r w:rsidR="009F7F31">
        <w:t xml:space="preserve"> and </w:t>
      </w:r>
      <w:fldSimple w:instr=" REF _Ref330393678 \h  \* MERGEFORMAT ">
        <w:r w:rsidR="009B6E0A" w:rsidRPr="009B6E0A">
          <w:t xml:space="preserve">Figure </w:t>
        </w:r>
        <w:r w:rsidR="009B6E0A" w:rsidRPr="009B6E0A">
          <w:rPr>
            <w:noProof/>
          </w:rPr>
          <w:t>9</w:t>
        </w:r>
      </w:fldSimple>
      <w:r w:rsidR="00D940E9">
        <w:t xml:space="preserve"> </w:t>
      </w:r>
      <w:r w:rsidR="009F7F31">
        <w:t>illustrates the external reasons</w:t>
      </w:r>
      <w:r w:rsidR="00BF4585">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F51C3F"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143A29">
        <w:fldChar w:fldCharType="begin"/>
      </w:r>
      <w:r w:rsidR="009E7E4C">
        <w:instrText xml:space="preserve"> REF _Ref330394550 \r \h </w:instrText>
      </w:r>
      <w:r w:rsidR="00143A29">
        <w:fldChar w:fldCharType="separate"/>
      </w:r>
      <w:r w:rsidR="004A450C">
        <w:t>3.3</w:t>
      </w:r>
      <w:r w:rsidR="00143A29">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r w:rsidR="00143A29">
        <w:fldChar w:fldCharType="begin"/>
      </w:r>
      <w:r w:rsidR="0082768A">
        <w:instrText xml:space="preserve"> REF _Ref330467786 \h </w:instrText>
      </w:r>
      <w:r w:rsidR="00143A29">
        <w:fldChar w:fldCharType="separate"/>
      </w:r>
      <w:r w:rsidR="004A450C" w:rsidRPr="004A450C">
        <w:rPr>
          <w:sz w:val="18"/>
          <w:szCs w:val="18"/>
        </w:rPr>
        <w:t xml:space="preserve">Figure </w:t>
      </w:r>
      <w:r w:rsidR="004A450C" w:rsidRPr="004A450C">
        <w:rPr>
          <w:noProof/>
          <w:sz w:val="18"/>
          <w:szCs w:val="18"/>
        </w:rPr>
        <w:t>10</w:t>
      </w:r>
      <w:r w:rsidR="00143A29">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43A29" w:rsidP="0082768A">
      <w:pPr>
        <w:keepNext/>
        <w:ind w:right="0"/>
        <w:jc w:val="both"/>
      </w:pPr>
      <w:r>
        <w:rPr>
          <w:noProof/>
        </w:rPr>
        <w:lastRenderedPageBreak/>
        <w:pict>
          <v:shape id="Text Box 19" o:spid="_x0000_s1031" type="#_x0000_t202" style="position:absolute;left:0;text-align:left;margin-left:1.45pt;margin-top:183.1pt;width:222pt;height:20.3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" stroked="f">
            <v:textbox style="mso-fit-shape-to-text:t" inset="0,0,0,0">
              <w:txbxContent>
                <w:p w:rsidR="004A450C" w:rsidRPr="004A450C" w:rsidRDefault="004A450C" w:rsidP="0082768A">
                  <w:pPr>
                    <w:jc w:val="center"/>
                    <w:rPr>
                      <w:noProof/>
                      <w:sz w:val="18"/>
                      <w:szCs w:val="18"/>
                    </w:rPr>
                  </w:pPr>
                  <w:bookmarkStart w:id="11" w:name="_Ref330467786"/>
                  <w:r w:rsidRPr="004A450C">
                    <w:rPr>
                      <w:sz w:val="18"/>
                      <w:szCs w:val="18"/>
                    </w:rPr>
                    <w:t xml:space="preserve">Figure </w:t>
                  </w:r>
                  <w:r w:rsidR="00143A29" w:rsidRPr="004A450C">
                    <w:rPr>
                      <w:sz w:val="18"/>
                      <w:szCs w:val="18"/>
                    </w:rPr>
                    <w:fldChar w:fldCharType="begin"/>
                  </w:r>
                  <w:r w:rsidRPr="004A450C">
                    <w:rPr>
                      <w:sz w:val="18"/>
                      <w:szCs w:val="18"/>
                    </w:rPr>
                    <w:instrText xml:space="preserve"> SEQ Figure \* ARABIC </w:instrText>
                  </w:r>
                  <w:r w:rsidR="00143A29" w:rsidRPr="004A450C">
                    <w:rPr>
                      <w:sz w:val="18"/>
                      <w:szCs w:val="18"/>
                    </w:rPr>
                    <w:fldChar w:fldCharType="separate"/>
                  </w:r>
                  <w:r w:rsidRPr="004A450C">
                    <w:rPr>
                      <w:noProof/>
                      <w:sz w:val="18"/>
                      <w:szCs w:val="18"/>
                    </w:rPr>
                    <w:t>10</w:t>
                  </w:r>
                  <w:r w:rsidR="00143A29" w:rsidRPr="004A450C">
                    <w:rPr>
                      <w:noProof/>
                      <w:sz w:val="18"/>
                      <w:szCs w:val="18"/>
                    </w:rPr>
                    <w:fldChar w:fldCharType="end"/>
                  </w:r>
                  <w:bookmarkEnd w:id="11"/>
                  <w:r w:rsidRPr="004A450C">
                    <w:rPr>
                      <w:sz w:val="18"/>
                      <w:szCs w:val="18"/>
                    </w:rPr>
                    <w:t>: Action details</w:t>
                  </w:r>
                </w:p>
              </w:txbxContent>
            </v:textbox>
            <w10:wrap type="topAndBottom"/>
          </v:shape>
        </w:pict>
      </w:r>
      <w:r w:rsidR="008F58A9">
        <w:rPr>
          <w:noProof/>
        </w:rPr>
        <w:drawing>
          <wp:anchor distT="0" distB="0" distL="114300" distR="114300" simplePos="0" relativeHeight="251678720" behindDoc="0" locked="0" layoutInCell="1" allowOverlap="1">
            <wp:simplePos x="0" y="0"/>
            <wp:positionH relativeFrom="column">
              <wp:posOffset>18415</wp:posOffset>
            </wp:positionH>
            <wp:positionV relativeFrom="paragraph">
              <wp:posOffset>1270</wp:posOffset>
            </wp:positionV>
            <wp:extent cx="2819400" cy="2266950"/>
            <wp:effectExtent l="19050" t="0" r="0" b="0"/>
            <wp:wrapTopAndBottom/>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srcRect/>
                    <a:stretch>
                      <a:fillRect/>
                    </a:stretch>
                  </pic:blipFill>
                  <pic:spPr bwMode="auto">
                    <a:xfrm>
                      <a:off x="0" y="0"/>
                      <a:ext cx="2819400" cy="2266950"/>
                    </a:xfrm>
                    <a:prstGeom prst="rect">
                      <a:avLst/>
                    </a:prstGeom>
                    <a:noFill/>
                    <a:ln w="9525">
                      <a:noFill/>
                      <a:miter lim="800000"/>
                      <a:headEnd/>
                      <a:tailEnd/>
                    </a:ln>
                  </pic:spPr>
                </pic:pic>
              </a:graphicData>
            </a:graphic>
          </wp:anchor>
        </w:drawing>
      </w:r>
      <w:r w:rsidR="001D622D">
        <w:tab/>
        <w:t xml:space="preserve">As said, all actions are grouped in the owner list, meaning </w:t>
      </w:r>
      <w:r w:rsidR="00335BA7">
        <w:t xml:space="preserve">that </w:t>
      </w:r>
      <w:r w:rsidR="001D622D">
        <w:t>each employee ha</w:t>
      </w:r>
      <w:r w:rsidR="00B46F25">
        <w:t>s</w:t>
      </w:r>
      <w:r w:rsidR="001D622D">
        <w:t xml:space="preserve"> a list of actions. The player also ha</w:t>
      </w:r>
      <w:r w:rsidR="00B46F25">
        <w:t>s</w:t>
      </w:r>
      <w:r w:rsidR="001D622D">
        <w:t xml:space="preserve"> a list of all actions performed.  </w:t>
      </w:r>
      <w:fldSimple w:instr=" REF _Ref329010710 \h  \* MERGEFORMAT ">
        <w:r w:rsidR="004A450C">
          <w:t xml:space="preserve">Figure </w:t>
        </w:r>
        <w:r w:rsidR="004A450C">
          <w:rPr>
            <w:noProof/>
          </w:rPr>
          <w:t>11</w:t>
        </w:r>
      </w:fldSimple>
      <w:r w:rsidR="001D622D">
        <w:t xml:space="preserve"> illustrates the information organization for </w:t>
      </w:r>
      <w:r w:rsidR="00B46F25">
        <w:t xml:space="preserve">a </w:t>
      </w:r>
      <w:r w:rsidR="001D622D">
        <w:t xml:space="preserve">project, showing all the employees involved in it and the details of the project. </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834802" w:rsidRPr="009B6E0A" w:rsidRDefault="001124A2" w:rsidP="007B5BD2">
      <w:pPr>
        <w:pStyle w:val="Caption"/>
        <w:jc w:val="center"/>
        <w:rPr>
          <w:b w:val="0"/>
        </w:rPr>
      </w:pPr>
      <w:bookmarkStart w:id="12" w:name="_Ref329010710"/>
      <w:r w:rsidRPr="009B6E0A">
        <w:rPr>
          <w:b w:val="0"/>
        </w:rPr>
        <w:t xml:space="preserve">Figure </w:t>
      </w:r>
      <w:r w:rsidR="00143A29" w:rsidRPr="009B6E0A">
        <w:rPr>
          <w:b w:val="0"/>
        </w:rPr>
        <w:fldChar w:fldCharType="begin"/>
      </w:r>
      <w:r w:rsidR="00E701EB" w:rsidRPr="009B6E0A">
        <w:rPr>
          <w:b w:val="0"/>
        </w:rPr>
        <w:instrText xml:space="preserve"> SEQ Figure \* ARABIC </w:instrText>
      </w:r>
      <w:r w:rsidR="00143A29" w:rsidRPr="009B6E0A">
        <w:rPr>
          <w:b w:val="0"/>
        </w:rPr>
        <w:fldChar w:fldCharType="separate"/>
      </w:r>
      <w:r w:rsidR="004A450C" w:rsidRPr="009B6E0A">
        <w:rPr>
          <w:b w:val="0"/>
          <w:noProof/>
        </w:rPr>
        <w:t>11</w:t>
      </w:r>
      <w:r w:rsidR="00143A29" w:rsidRPr="009B6E0A">
        <w:rPr>
          <w:b w:val="0"/>
        </w:rPr>
        <w:fldChar w:fldCharType="end"/>
      </w:r>
      <w:bookmarkEnd w:id="12"/>
      <w:r w:rsidRPr="009B6E0A">
        <w:rPr>
          <w:b w:val="0"/>
        </w:rPr>
        <w:t>: Information Organization</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t xml:space="preserve">in </w:t>
      </w:r>
      <w:r w:rsidR="00143A29">
        <w:fldChar w:fldCharType="begin"/>
      </w:r>
      <w:r w:rsidR="00D56829">
        <w:instrText xml:space="preserve"> REF _Ref330467786 \h </w:instrText>
      </w:r>
      <w:r w:rsidR="00143A29">
        <w:fldChar w:fldCharType="separate"/>
      </w:r>
      <w:r w:rsidR="004A450C" w:rsidRPr="004A450C">
        <w:rPr>
          <w:sz w:val="18"/>
          <w:szCs w:val="18"/>
        </w:rPr>
        <w:t xml:space="preserve">Figure </w:t>
      </w:r>
      <w:r w:rsidR="004A450C" w:rsidRPr="004A450C">
        <w:rPr>
          <w:noProof/>
          <w:sz w:val="18"/>
          <w:szCs w:val="18"/>
        </w:rPr>
        <w:t>10</w:t>
      </w:r>
      <w:r w:rsidR="00143A29">
        <w:fldChar w:fldCharType="end"/>
      </w:r>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w:t>
      </w:r>
      <w:r>
        <w:lastRenderedPageBreak/>
        <w:t xml:space="preserve">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adaptions for a video-game </w:t>
      </w:r>
      <w:bookmarkStart w:id="13" w:name="_GoBack"/>
      <w:bookmarkEnd w:id="13"/>
      <w:r w:rsidR="00335BA7">
        <w:t>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was</w:t>
      </w:r>
      <w:r>
        <w:t xml:space="preserve"> not executed  but </w:t>
      </w:r>
      <w:r w:rsidR="00A34E51">
        <w:t>is</w:t>
      </w:r>
      <w:r>
        <w:t xml:space="preserve"> planned </w:t>
      </w:r>
      <w:r w:rsidR="00517D32">
        <w:t>as</w:t>
      </w:r>
      <w:r>
        <w:t xml:space="preserve"> future work</w:t>
      </w:r>
      <w:r w:rsidR="00A34E51">
        <w:t>,</w:t>
      </w:r>
      <w:r>
        <w:t xml:space="preserve"> export</w:t>
      </w:r>
      <w:r w:rsidR="00A34E51">
        <w:t>ing</w:t>
      </w:r>
      <w:r>
        <w:t xml:space="preserve"> all collected </w:t>
      </w:r>
      <w:r w:rsidR="00A34E51">
        <w:t>data</w:t>
      </w:r>
      <w:r>
        <w:t>, generate a graph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lastRenderedPageBreak/>
        <w:t>Acknowledgements</w:t>
      </w:r>
    </w:p>
    <w:p w:rsidR="006275E2" w:rsidRDefault="002A2082" w:rsidP="00F75F1F">
      <w:pPr>
        <w:ind w:right="0"/>
      </w:pPr>
      <w:r>
        <w:t xml:space="preserve">Section </w:t>
      </w:r>
      <w:r w:rsidR="00A03C56">
        <w:t>omitted</w:t>
      </w:r>
      <w:r>
        <w:t xml:space="preserve"> for Blind Review.</w:t>
      </w:r>
    </w:p>
    <w:p w:rsidR="00F7156D" w:rsidRPr="00F7156D" w:rsidRDefault="00F7156D" w:rsidP="00343160">
      <w:pPr>
        <w:pStyle w:val="Heading1"/>
        <w:numPr>
          <w:ilvl w:val="0"/>
          <w:numId w:val="0"/>
        </w:numPr>
        <w:ind w:right="0"/>
      </w:pPr>
      <w:r>
        <w:t>References</w:t>
      </w:r>
    </w:p>
    <w:p w:rsidR="0037335E" w:rsidRPr="0037335E" w:rsidRDefault="00143A29" w:rsidP="00523DC9">
      <w:pPr>
        <w:pStyle w:val="Bibliography"/>
        <w:jc w:val="both"/>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rsidR="0037335E" w:rsidRPr="0037335E" w:rsidRDefault="0037335E" w:rsidP="00523DC9">
      <w:pPr>
        <w:pStyle w:val="Bibliography"/>
        <w:jc w:val="both"/>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rsidR="0037335E" w:rsidRPr="0037335E" w:rsidRDefault="0037335E" w:rsidP="00523DC9">
      <w:pPr>
        <w:pStyle w:val="Bibliography"/>
        <w:jc w:val="both"/>
      </w:pPr>
      <w:r w:rsidRPr="0037335E">
        <w:t xml:space="preserve">Chialvo, D.R. and Bak, P., 1999. Learning from mistakes. </w:t>
      </w:r>
      <w:r w:rsidRPr="0037335E">
        <w:rPr>
          <w:i/>
          <w:iCs/>
        </w:rPr>
        <w:t>Neuroscience</w:t>
      </w:r>
      <w:r w:rsidRPr="0037335E">
        <w:t>, v. 90(4), pp.1137–1148.</w:t>
      </w:r>
    </w:p>
    <w:p w:rsidR="0037335E" w:rsidRPr="0037335E" w:rsidRDefault="0037335E" w:rsidP="00523DC9">
      <w:pPr>
        <w:pStyle w:val="Bibliography"/>
        <w:jc w:val="both"/>
      </w:pPr>
      <w:r w:rsidRPr="0037335E">
        <w:t xml:space="preserve">Clark, G., 1950. The organization of behavior: A neuropsychological theory. </w:t>
      </w:r>
      <w:r w:rsidRPr="0037335E">
        <w:rPr>
          <w:i/>
          <w:iCs/>
        </w:rPr>
        <w:t>The Journal of Comparative Neurology</w:t>
      </w:r>
      <w:r w:rsidRPr="0037335E">
        <w:t>, v. 93(3), pp.459–460.</w:t>
      </w:r>
    </w:p>
    <w:p w:rsidR="0037335E" w:rsidRPr="0037335E" w:rsidRDefault="0037335E" w:rsidP="00523DC9">
      <w:pPr>
        <w:pStyle w:val="Bibliography"/>
        <w:jc w:val="both"/>
      </w:pPr>
      <w:r w:rsidRPr="0037335E">
        <w:t xml:space="preserve">Consalvo, M. and Dutton, N., 2006. Game analysis: Developing a methodological toolkit for the qualitative study of games. </w:t>
      </w:r>
      <w:r w:rsidRPr="0037335E">
        <w:rPr>
          <w:i/>
          <w:iCs/>
        </w:rPr>
        <w:t>In: Game Studies</w:t>
      </w:r>
      <w:r w:rsidRPr="0037335E">
        <w:t>, v. 6.</w:t>
      </w:r>
    </w:p>
    <w:p w:rsidR="0037335E" w:rsidRPr="0037335E" w:rsidRDefault="0037335E" w:rsidP="00523DC9">
      <w:pPr>
        <w:pStyle w:val="Bibliography"/>
        <w:jc w:val="both"/>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rsidR="0037335E" w:rsidRPr="0037335E" w:rsidRDefault="0037335E" w:rsidP="00523DC9">
      <w:pPr>
        <w:pStyle w:val="Bibliography"/>
        <w:jc w:val="both"/>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rsidR="0037335E" w:rsidRPr="0037335E" w:rsidRDefault="0037335E" w:rsidP="00523DC9">
      <w:pPr>
        <w:pStyle w:val="Bibliography"/>
        <w:jc w:val="both"/>
      </w:pPr>
      <w:r w:rsidRPr="0037335E">
        <w:rPr>
          <w:lang w:val="pt-BR"/>
        </w:rPr>
        <w:t xml:space="preserve">Higgins, T., 2010. </w:t>
      </w:r>
      <w:r w:rsidRPr="0037335E">
        <w:t>Unity - 3D Game Engine. Available at: http://unity3d.com/ [Accessed May 5, 2011].</w:t>
      </w:r>
    </w:p>
    <w:p w:rsidR="0037335E" w:rsidRPr="0037335E" w:rsidRDefault="002A2082" w:rsidP="00523DC9">
      <w:pPr>
        <w:pStyle w:val="Bibliography"/>
        <w:jc w:val="both"/>
        <w:rPr>
          <w:lang w:val="pt-BR"/>
        </w:rPr>
      </w:pPr>
      <w:r>
        <w:t>OMMITED FOR BLIND REVIEW</w:t>
      </w:r>
    </w:p>
    <w:p w:rsidR="0037335E" w:rsidRPr="0037335E" w:rsidRDefault="0037335E" w:rsidP="00523DC9">
      <w:pPr>
        <w:pStyle w:val="Bibliography"/>
        <w:jc w:val="both"/>
      </w:pPr>
      <w:r w:rsidRPr="0037335E">
        <w:t xml:space="preserve">Moreau, L. et al., 2011. The Open Provenance Model core specification (v1.1). </w:t>
      </w:r>
      <w:r w:rsidRPr="0037335E">
        <w:rPr>
          <w:i/>
          <w:iCs/>
        </w:rPr>
        <w:t>In: Future Generation Computer Systems</w:t>
      </w:r>
      <w:r w:rsidRPr="0037335E">
        <w:t>, v. 27(6), pp.743–756.</w:t>
      </w:r>
    </w:p>
    <w:p w:rsidR="0037335E" w:rsidRPr="0037335E" w:rsidRDefault="0037335E" w:rsidP="00523DC9">
      <w:pPr>
        <w:pStyle w:val="Bibliography"/>
        <w:jc w:val="both"/>
      </w:pPr>
      <w:r w:rsidRPr="0037335E">
        <w:t xml:space="preserve">Moret, B., 1982. Decision Trees and Diagrams. </w:t>
      </w:r>
      <w:r w:rsidRPr="0037335E">
        <w:rPr>
          <w:i/>
          <w:iCs/>
        </w:rPr>
        <w:t>In: ACM Computing Surveys (CSUR)</w:t>
      </w:r>
      <w:r w:rsidRPr="0037335E">
        <w:t>, v. 14(4), pp.593–623.</w:t>
      </w:r>
    </w:p>
    <w:p w:rsidR="0037335E" w:rsidRPr="0037335E" w:rsidRDefault="00E701EB" w:rsidP="00523DC9">
      <w:pPr>
        <w:pStyle w:val="Bibliography"/>
        <w:jc w:val="both"/>
      </w:pPr>
      <w:r w:rsidRPr="00E701EB">
        <w:rPr>
          <w:lang w:val="es-ES_tradnl"/>
        </w:rPr>
        <w:t xml:space="preserve">Navarro, E. and van der Hoek, A., 2004. </w:t>
      </w:r>
      <w:r w:rsidR="0037335E" w:rsidRPr="0037335E">
        <w:t xml:space="preserve">SIMSE: An Interactive Simulation Game for </w:t>
      </w:r>
      <w:r w:rsidR="0037335E" w:rsidRPr="0037335E">
        <w:lastRenderedPageBreak/>
        <w:t xml:space="preserve">Software Engineering Education. </w:t>
      </w:r>
      <w:r w:rsidR="0037335E" w:rsidRPr="0037335E">
        <w:rPr>
          <w:i/>
          <w:iCs/>
        </w:rPr>
        <w:t>In: Proceeding of CATE</w:t>
      </w:r>
      <w:r w:rsidR="0037335E" w:rsidRPr="0037335E">
        <w:t>, p.233–233.</w:t>
      </w:r>
    </w:p>
    <w:p w:rsidR="0037335E" w:rsidRPr="0037335E" w:rsidRDefault="0037335E" w:rsidP="00523DC9">
      <w:pPr>
        <w:pStyle w:val="Bibliography"/>
        <w:jc w:val="both"/>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rsidR="00CF5AD6" w:rsidRPr="007B5BD2" w:rsidRDefault="00143A29"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3E42" w:rsidRDefault="00493E42" w:rsidP="00DC54C8">
      <w:pPr>
        <w:spacing w:before="0"/>
      </w:pPr>
      <w:r>
        <w:separator/>
      </w:r>
    </w:p>
  </w:endnote>
  <w:endnote w:type="continuationSeparator" w:id="0">
    <w:p w:rsidR="00493E42" w:rsidRDefault="00493E42"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3E42" w:rsidRDefault="00493E42" w:rsidP="00DC54C8">
      <w:pPr>
        <w:spacing w:before="0"/>
      </w:pPr>
      <w:r>
        <w:separator/>
      </w:r>
    </w:p>
  </w:footnote>
  <w:footnote w:type="continuationSeparator" w:id="0">
    <w:p w:rsidR="00493E42" w:rsidRDefault="00493E42"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50C" w:rsidRDefault="004A450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370C2"/>
    <w:rsid w:val="00037CCB"/>
    <w:rsid w:val="000458DB"/>
    <w:rsid w:val="00050AE1"/>
    <w:rsid w:val="000573E0"/>
    <w:rsid w:val="000654CD"/>
    <w:rsid w:val="00076956"/>
    <w:rsid w:val="00085B7C"/>
    <w:rsid w:val="00096AC1"/>
    <w:rsid w:val="000975AE"/>
    <w:rsid w:val="000A2B8B"/>
    <w:rsid w:val="000A2F9C"/>
    <w:rsid w:val="000B0602"/>
    <w:rsid w:val="000B17CC"/>
    <w:rsid w:val="000B4353"/>
    <w:rsid w:val="000B73F3"/>
    <w:rsid w:val="000C0739"/>
    <w:rsid w:val="000C20B1"/>
    <w:rsid w:val="000C72CF"/>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E8F"/>
    <w:rsid w:val="001C302A"/>
    <w:rsid w:val="001C65BB"/>
    <w:rsid w:val="001C76F3"/>
    <w:rsid w:val="001D5E68"/>
    <w:rsid w:val="001D622D"/>
    <w:rsid w:val="001E0667"/>
    <w:rsid w:val="001E35E9"/>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6016"/>
    <w:rsid w:val="00294FB5"/>
    <w:rsid w:val="002A2082"/>
    <w:rsid w:val="002A4745"/>
    <w:rsid w:val="002A5D79"/>
    <w:rsid w:val="002B06F3"/>
    <w:rsid w:val="002B45D6"/>
    <w:rsid w:val="002C5436"/>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0D6F"/>
    <w:rsid w:val="004014F1"/>
    <w:rsid w:val="00401BA6"/>
    <w:rsid w:val="00402416"/>
    <w:rsid w:val="00407BDA"/>
    <w:rsid w:val="00415FF5"/>
    <w:rsid w:val="004161A1"/>
    <w:rsid w:val="00420EE9"/>
    <w:rsid w:val="00423A9C"/>
    <w:rsid w:val="00427219"/>
    <w:rsid w:val="00443721"/>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D0BBB"/>
    <w:rsid w:val="004D0FBB"/>
    <w:rsid w:val="004D119D"/>
    <w:rsid w:val="004E031F"/>
    <w:rsid w:val="004E2D36"/>
    <w:rsid w:val="004E496E"/>
    <w:rsid w:val="004F26DA"/>
    <w:rsid w:val="004F692F"/>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72ED3"/>
    <w:rsid w:val="00573693"/>
    <w:rsid w:val="005772E5"/>
    <w:rsid w:val="00577881"/>
    <w:rsid w:val="005B64CB"/>
    <w:rsid w:val="005C0167"/>
    <w:rsid w:val="005C0A10"/>
    <w:rsid w:val="005C3422"/>
    <w:rsid w:val="005D1512"/>
    <w:rsid w:val="005D4E19"/>
    <w:rsid w:val="005E2A81"/>
    <w:rsid w:val="005F296B"/>
    <w:rsid w:val="005F35AD"/>
    <w:rsid w:val="006174E4"/>
    <w:rsid w:val="006275E2"/>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35F61"/>
    <w:rsid w:val="00740689"/>
    <w:rsid w:val="00751FA9"/>
    <w:rsid w:val="00753B38"/>
    <w:rsid w:val="00753F86"/>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7054"/>
    <w:rsid w:val="008470DE"/>
    <w:rsid w:val="008509F8"/>
    <w:rsid w:val="0085722B"/>
    <w:rsid w:val="00862447"/>
    <w:rsid w:val="00866FB4"/>
    <w:rsid w:val="00867144"/>
    <w:rsid w:val="00867212"/>
    <w:rsid w:val="00871F30"/>
    <w:rsid w:val="00876939"/>
    <w:rsid w:val="0088204A"/>
    <w:rsid w:val="0088561C"/>
    <w:rsid w:val="00885F3C"/>
    <w:rsid w:val="008903A3"/>
    <w:rsid w:val="00893967"/>
    <w:rsid w:val="008B2AA5"/>
    <w:rsid w:val="008B474F"/>
    <w:rsid w:val="008B4B34"/>
    <w:rsid w:val="008B56D7"/>
    <w:rsid w:val="008B787E"/>
    <w:rsid w:val="008C2FE5"/>
    <w:rsid w:val="008C5701"/>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E4C"/>
    <w:rsid w:val="009F617F"/>
    <w:rsid w:val="009F6FAB"/>
    <w:rsid w:val="009F7F31"/>
    <w:rsid w:val="00A03C56"/>
    <w:rsid w:val="00A03EC3"/>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5527A"/>
    <w:rsid w:val="00C611E2"/>
    <w:rsid w:val="00C61F8C"/>
    <w:rsid w:val="00C808AF"/>
    <w:rsid w:val="00C8605D"/>
    <w:rsid w:val="00C86EDD"/>
    <w:rsid w:val="00C87AA8"/>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640E"/>
    <w:rsid w:val="00E37CFA"/>
    <w:rsid w:val="00E420B9"/>
    <w:rsid w:val="00E5053B"/>
    <w:rsid w:val="00E6170D"/>
    <w:rsid w:val="00E6281F"/>
    <w:rsid w:val="00E645B1"/>
    <w:rsid w:val="00E67A24"/>
    <w:rsid w:val="00E701EB"/>
    <w:rsid w:val="00E7143A"/>
    <w:rsid w:val="00E71FAE"/>
    <w:rsid w:val="00E72DFE"/>
    <w:rsid w:val="00E7446E"/>
    <w:rsid w:val="00E765EC"/>
    <w:rsid w:val="00E80FBC"/>
    <w:rsid w:val="00E84F50"/>
    <w:rsid w:val="00E95C52"/>
    <w:rsid w:val="00EB17E1"/>
    <w:rsid w:val="00EB4D21"/>
    <w:rsid w:val="00EC42EE"/>
    <w:rsid w:val="00EC7F1B"/>
    <w:rsid w:val="00ED546F"/>
    <w:rsid w:val="00EE09F1"/>
    <w:rsid w:val="00EF2A2B"/>
    <w:rsid w:val="00EF2C96"/>
    <w:rsid w:val="00EF7F64"/>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 Id="rId27" Type="http://schemas.microsoft.com/office/2007/relationships/stylesWithEffects" Target="stylesWithEffec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150702">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809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6730">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5C45A748-5A20-4015-9B66-56BF2F3BD901}" srcId="{90DC5E90-6F4B-47AA-87D8-9134DB917318}" destId="{526B4BB0-2314-4A44-8A2C-555C722A488D}" srcOrd="1" destOrd="0" parTransId="{811F41F9-23AE-4F3E-9695-05EB30B47BB2}" sibTransId="{23CE2816-7CF4-4D1D-B2FA-35A6F7CDAB89}"/>
    <dgm:cxn modelId="{C14695A0-0E7A-4909-94DE-9DE9AFA13644}" type="presOf" srcId="{5C72BA27-4ED8-4268-8C59-0D96FD60F177}" destId="{6D38B18B-70EC-4AF7-A6FF-B5C7FE8D4DA4}"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A28B9C69-D5E0-4748-9B3D-DBB367A51B35}" type="presOf" srcId="{1CEB947C-EB39-4414-83A1-BE86AAF2267B}" destId="{26D8E710-F0D2-45EF-BDE9-84F12E45A85F}" srcOrd="0" destOrd="0" presId="urn:microsoft.com/office/officeart/2005/8/layout/hierarchy2"/>
    <dgm:cxn modelId="{010FB165-A83D-47AC-A0BE-3795747A544C}" type="presOf" srcId="{C9AB5B93-AA24-4987-A7EA-9F702A8D98DC}" destId="{54AF12FD-3B65-46EE-9011-B900D4CBD75B}" srcOrd="1" destOrd="0" presId="urn:microsoft.com/office/officeart/2005/8/layout/hierarchy2"/>
    <dgm:cxn modelId="{DC4A707F-BB24-4B47-87EA-C6D7C38972EA}" type="presOf" srcId="{A68335E5-009E-44DF-97AB-B7A1ACEA24EB}" destId="{6C681D0A-EFBE-40D7-8FA9-0029C727D1F3}" srcOrd="1" destOrd="0" presId="urn:microsoft.com/office/officeart/2005/8/layout/hierarchy2"/>
    <dgm:cxn modelId="{9454B652-7D24-443C-9B6A-C2F3FF50E858}" type="presOf" srcId="{2BEEED00-B133-46F3-9B7F-8EF3EFD999F1}" destId="{FD7A0172-CB25-4911-B3EF-667A39E7DCE7}" srcOrd="0" destOrd="0" presId="urn:microsoft.com/office/officeart/2005/8/layout/hierarchy2"/>
    <dgm:cxn modelId="{71E29EB7-A6F7-4DEA-B75B-75A06309F84F}" type="presOf" srcId="{29280282-54F1-45C6-8D42-4754C6BDCF91}" destId="{9C019F64-9F54-4E42-B09D-B632A438C519}" srcOrd="1" destOrd="0" presId="urn:microsoft.com/office/officeart/2005/8/layout/hierarchy2"/>
    <dgm:cxn modelId="{13B2FE52-5410-4293-9A04-D26B253E02F2}" type="presOf" srcId="{75F630ED-A7FC-4A27-96D8-2461E5115420}" destId="{4AA5200D-7B15-42DE-9422-B197E4970211}" srcOrd="0" destOrd="0" presId="urn:microsoft.com/office/officeart/2005/8/layout/hierarchy2"/>
    <dgm:cxn modelId="{24BB2A2D-998F-46F2-B71E-22AD8C5AEC52}" type="presOf" srcId="{946EF0D6-3817-4E92-8FB9-6A907EBD07C9}" destId="{E6950A32-D71C-4EA5-88AE-3B3F0287DC19}" srcOrd="1" destOrd="0" presId="urn:microsoft.com/office/officeart/2005/8/layout/hierarchy2"/>
    <dgm:cxn modelId="{60EA983A-5759-46CF-9A4B-A733AD8392E5}" type="presOf" srcId="{2E691FFF-7427-44F8-A8A7-0CB32246E31C}" destId="{0C7AD588-E19E-4FA4-8679-76D852021E3D}" srcOrd="0" destOrd="0" presId="urn:microsoft.com/office/officeart/2005/8/layout/hierarchy2"/>
    <dgm:cxn modelId="{2114CED7-ED0B-4A6E-BF67-1FFB1CEF9B69}" type="presOf" srcId="{986B7168-B57B-41C8-BFC6-0EBF5796DDB7}" destId="{346F9867-B732-44D3-B591-4FC16781C35B}" srcOrd="1" destOrd="0" presId="urn:microsoft.com/office/officeart/2005/8/layout/hierarchy2"/>
    <dgm:cxn modelId="{5F1CECE6-B690-48F7-82A5-0601482D7434}" type="presOf" srcId="{DD1E4FED-04E7-448F-B812-8BEE8486DD43}" destId="{D8394A56-8A48-43C9-8876-8EA39F4B73ED}" srcOrd="0" destOrd="0" presId="urn:microsoft.com/office/officeart/2005/8/layout/hierarchy2"/>
    <dgm:cxn modelId="{45CE7A8E-4A73-4026-81BA-643694D98606}" type="presOf" srcId="{05AFFF34-8020-4494-B0AF-3B8FCE859F02}" destId="{21F216FC-1A29-4DA3-BE45-EBAAD540EDFF}" srcOrd="0" destOrd="0" presId="urn:microsoft.com/office/officeart/2005/8/layout/hierarchy2"/>
    <dgm:cxn modelId="{D43E8023-E2E9-481C-91DF-5A66A1B3629E}" type="presOf" srcId="{986B7168-B57B-41C8-BFC6-0EBF5796DDB7}" destId="{2864DC2A-13C0-4E4B-A7F3-F63F340FA450}"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224E440B-0572-47C9-BF58-4D6326C9050E}" type="presOf" srcId="{D87D5094-0096-4ED0-8BEC-3E12D5CBBBF0}" destId="{02A1F396-0D8F-41FA-A270-0769376E77F0}" srcOrd="1" destOrd="0" presId="urn:microsoft.com/office/officeart/2005/8/layout/hierarchy2"/>
    <dgm:cxn modelId="{2F7D0867-D85C-4B2E-B6EB-0FF7335CA86C}" type="presOf" srcId="{DC7403F1-0571-424F-8BE8-3CC1536FDE8C}" destId="{BF0567E6-6DA9-48ED-9A37-47285840FDF7}" srcOrd="0" destOrd="0" presId="urn:microsoft.com/office/officeart/2005/8/layout/hierarchy2"/>
    <dgm:cxn modelId="{431D70BE-2520-4299-A870-B1ED9E9170E1}" type="presOf" srcId="{E2E4CF81-77EC-4CCE-8CBF-5EBF1BDFDD2A}" destId="{238A04B6-8EF5-45CF-9164-325F1FDB3A44}"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CB7414C6-8D41-4C2E-A1B5-B45BF01DC88B}" type="presOf" srcId="{DD1E4FED-04E7-448F-B812-8BEE8486DD43}" destId="{13024C18-820A-4B62-BAEA-89D27D0765CD}" srcOrd="1" destOrd="0" presId="urn:microsoft.com/office/officeart/2005/8/layout/hierarchy2"/>
    <dgm:cxn modelId="{01827B11-E8E5-436B-A753-F4409AE32E8B}" type="presOf" srcId="{5D61EA02-8BFA-4D0F-8E46-5E315580374A}" destId="{D5ACFD89-23A4-4CF0-A4C3-F21EF07981F7}"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9AB5052B-A5DC-4697-8855-CEE89CC1BCE7}" srcId="{9ADEECC3-7F9F-46A7-B5DA-4F3694F77112}" destId="{15B13E3A-CE8B-4DDB-99F6-4A778AADA124}" srcOrd="0" destOrd="0" parTransId="{75F630ED-A7FC-4A27-96D8-2461E5115420}" sibTransId="{FEE16891-7989-46F7-9786-E8A184291411}"/>
    <dgm:cxn modelId="{5B19EAA1-7BD1-484B-AD20-0037AB2A8A80}" type="presOf" srcId="{87496514-96A4-4444-A6DB-6129F3F29F48}" destId="{D2E7D7FB-33DA-439B-A6FF-8B6265094B81}" srcOrd="0" destOrd="0" presId="urn:microsoft.com/office/officeart/2005/8/layout/hierarchy2"/>
    <dgm:cxn modelId="{32C486A0-EB71-45CE-AC50-D8FFA6834F12}" type="presOf" srcId="{90DC5E90-6F4B-47AA-87D8-9134DB917318}" destId="{16B11AF4-04C8-4F95-B50D-C951D10CBCFB}" srcOrd="0" destOrd="0" presId="urn:microsoft.com/office/officeart/2005/8/layout/hierarchy2"/>
    <dgm:cxn modelId="{5A430AD4-97A2-4ECB-BD8F-191690FE458A}" type="presOf" srcId="{526B4BB0-2314-4A44-8A2C-555C722A488D}" destId="{9ECD2900-0A9A-47D1-A756-67C34D750CCF}" srcOrd="0" destOrd="0" presId="urn:microsoft.com/office/officeart/2005/8/layout/hierarchy2"/>
    <dgm:cxn modelId="{BBFEE208-5102-4D0C-9F24-49642C101819}" type="presOf" srcId="{05AFFF34-8020-4494-B0AF-3B8FCE859F02}" destId="{C517C033-B09A-4E21-8604-8C0CA07E9762}" srcOrd="1"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2B7593A0-8ABF-4BBC-A6EE-6F013AEE7C78}" type="presOf" srcId="{87496514-96A4-4444-A6DB-6129F3F29F48}" destId="{935E24CC-008B-4BE9-B3EB-41EB22B15B73}" srcOrd="1" destOrd="0" presId="urn:microsoft.com/office/officeart/2005/8/layout/hierarchy2"/>
    <dgm:cxn modelId="{BE62CE50-AABA-4C64-B901-10FA6B8CC02F}" type="presOf" srcId="{B09DDAA1-FA7F-414B-AEFC-8FD8AD30AEAB}" destId="{2CBD0876-E8DB-432A-A0C4-D664553F2B67}"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D1F01B7A-B902-4E1D-BC77-B942FBB57294}" type="presOf" srcId="{541A30EA-272A-418C-AFBA-B573FCDB56CE}" destId="{CC5F2D0D-E1E5-4C49-8DF7-2A61C5DA8A1D}" srcOrd="0" destOrd="0" presId="urn:microsoft.com/office/officeart/2005/8/layout/hierarchy2"/>
    <dgm:cxn modelId="{9A712679-45BD-4A93-AB00-6C54D9FEAA95}" type="presOf" srcId="{8242B283-4BE2-4E85-BFEE-0EA44472760E}" destId="{CB159F70-ABE8-4C17-9F22-0AB61C102E64}"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D4E14985-712A-44F7-997D-ACC99EFDC8A7}" type="presOf" srcId="{2ABC8B2A-1AE0-4445-BB0F-A32B638FE792}" destId="{FC31CFF5-CDC9-4FC6-A745-A19F38E995B7}"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D32031B3-1903-4219-9201-767E2F150DCA}" type="presOf" srcId="{08EB2621-46CB-4202-ADE5-AB4B3522E59F}" destId="{240ABD63-9087-4546-89CF-88541F4CEF52}" srcOrd="0" destOrd="0" presId="urn:microsoft.com/office/officeart/2005/8/layout/hierarchy2"/>
    <dgm:cxn modelId="{F72F882B-82DB-4173-91F2-185970E1A693}" type="presOf" srcId="{058185CA-66DB-4273-A41B-CECD7A8DD30F}" destId="{F7DF3503-2E14-4B1A-9CBB-7E9883AC3E4A}" srcOrd="0" destOrd="0" presId="urn:microsoft.com/office/officeart/2005/8/layout/hierarchy2"/>
    <dgm:cxn modelId="{DBB927CC-E307-454E-8E69-795DB63D7E9B}" type="presOf" srcId="{811F41F9-23AE-4F3E-9695-05EB30B47BB2}" destId="{7D05C43C-DFC0-4A88-8A56-94706F21A1FA}" srcOrd="0" destOrd="0" presId="urn:microsoft.com/office/officeart/2005/8/layout/hierarchy2"/>
    <dgm:cxn modelId="{8D48B906-9FAA-4AB9-A125-6F5D9DCC6F79}" type="presOf" srcId="{2B038B93-B8E9-4EE3-9443-436A929BCB09}" destId="{EDD898AC-163C-4B2A-929B-A80367C5CB73}" srcOrd="0" destOrd="0" presId="urn:microsoft.com/office/officeart/2005/8/layout/hierarchy2"/>
    <dgm:cxn modelId="{485FB5BA-37CB-4CED-840E-9516F7D3512B}" type="presOf" srcId="{75F630ED-A7FC-4A27-96D8-2461E5115420}" destId="{E6077319-7C6E-4777-97B3-CA97D1DAD822}" srcOrd="1"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C6A5C55E-E796-4FF9-AB4B-C3125BF9B78D}" type="presOf" srcId="{D87D5094-0096-4ED0-8BEC-3E12D5CBBBF0}" destId="{605ED397-3BB2-4B24-BE01-C5E7F35EB3C0}" srcOrd="0" destOrd="0" presId="urn:microsoft.com/office/officeart/2005/8/layout/hierarchy2"/>
    <dgm:cxn modelId="{2764AF50-08F3-41D3-89EE-D833EB1F7C22}" type="presOf" srcId="{476EF9D4-D438-40F7-BC97-D488DFA755A1}" destId="{82063FD8-2DE8-42B1-AC01-6CDB0BC37358}" srcOrd="0" destOrd="0" presId="urn:microsoft.com/office/officeart/2005/8/layout/hierarchy2"/>
    <dgm:cxn modelId="{4A9E7A8E-A591-44CB-96F8-3261671AB8CF}" type="presOf" srcId="{8242B283-4BE2-4E85-BFEE-0EA44472760E}" destId="{65154119-D258-4A25-9837-29E60567675A}" srcOrd="1" destOrd="0" presId="urn:microsoft.com/office/officeart/2005/8/layout/hierarchy2"/>
    <dgm:cxn modelId="{7207484B-8033-4619-BC49-3758562F4D21}" type="presOf" srcId="{33C05A44-A2B6-4CDD-B983-9E8D17B54B1B}" destId="{B38E3594-CA56-4A29-BFDC-CA290103A3A6}"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FA55A183-52C5-48E6-B42C-1B7823C88530}" type="presOf" srcId="{167FAECA-7F86-4699-8440-417F2D217544}" destId="{EAE0073B-E695-4C6C-B978-B5E3B7024E20}" srcOrd="0" destOrd="0" presId="urn:microsoft.com/office/officeart/2005/8/layout/hierarchy2"/>
    <dgm:cxn modelId="{578A63B1-58E0-425E-AF5F-99D66E8AFC87}" type="presOf" srcId="{476EF9D4-D438-40F7-BC97-D488DFA755A1}" destId="{12C2DC85-DDAF-4F57-9841-150A97500304}" srcOrd="1"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EA0CF892-B274-4DBB-AB4A-2ABF9DBAD5EB}" srcId="{5D61EA02-8BFA-4D0F-8E46-5E315580374A}" destId="{2E691FFF-7427-44F8-A8A7-0CB32246E31C}" srcOrd="2" destOrd="0" parTransId="{9F12261C-2D8C-4E44-BC1A-1A217B62ECC2}" sibTransId="{45597987-FE80-404D-B411-72E39DC3C6A5}"/>
    <dgm:cxn modelId="{453A72E1-DDD0-4318-9E89-E40BF0E2DBAC}" type="presOf" srcId="{A68335E5-009E-44DF-97AB-B7A1ACEA24EB}" destId="{2E830E8B-B241-4984-BFF5-BCC0806E238E}" srcOrd="0" destOrd="0" presId="urn:microsoft.com/office/officeart/2005/8/layout/hierarchy2"/>
    <dgm:cxn modelId="{4227E37A-DA76-4587-9EE5-0F6C85DC591A}" type="presOf" srcId="{946EF0D6-3817-4E92-8FB9-6A907EBD07C9}" destId="{68438195-FD75-4EAF-817E-3D241C458B9B}" srcOrd="0" destOrd="0" presId="urn:microsoft.com/office/officeart/2005/8/layout/hierarchy2"/>
    <dgm:cxn modelId="{C9D199A6-E37A-4ED7-B764-E6D56BBD336C}" type="presOf" srcId="{448C5BEE-4732-4357-B651-253BBAA9A8B7}" destId="{5A4405BA-2082-47F6-9FF1-48042B30A932}" srcOrd="0" destOrd="0" presId="urn:microsoft.com/office/officeart/2005/8/layout/hierarchy2"/>
    <dgm:cxn modelId="{193F010C-C72A-46A5-80E5-AF37A298F922}" type="presOf" srcId="{B09DDAA1-FA7F-414B-AEFC-8FD8AD30AEAB}" destId="{B5C8146A-0574-4C94-8DE4-9D4C27829023}" srcOrd="1"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172CB575-E44F-4B3E-BB88-6B84B264BF7B}" type="presOf" srcId="{FAB60589-855B-4933-8283-6EA08460BF7F}" destId="{6693197B-78B7-47EE-9FE1-10471704F946}" srcOrd="1" destOrd="0" presId="urn:microsoft.com/office/officeart/2005/8/layout/hierarchy2"/>
    <dgm:cxn modelId="{D046F5C6-42A4-4585-8551-1112DE137057}" type="presOf" srcId="{55FAC393-4BEB-48FC-8ACB-8A77E52659C4}" destId="{265BA9A4-8B4E-4711-88C7-AB227C949A94}" srcOrd="0" destOrd="0" presId="urn:microsoft.com/office/officeart/2005/8/layout/hierarchy2"/>
    <dgm:cxn modelId="{71AA2A12-BD7B-4336-BF86-D5BD9C62FCA0}" type="presOf" srcId="{AD20F728-8A1C-431A-A057-084EFAE2370E}" destId="{E36CEAF0-998B-4A4B-BA8D-EFF57F7AB8FA}" srcOrd="0" destOrd="0" presId="urn:microsoft.com/office/officeart/2005/8/layout/hierarchy2"/>
    <dgm:cxn modelId="{5AB2BA31-CA7B-49EC-AD1D-C4F751931FE3}" type="presOf" srcId="{2BEEED00-B133-46F3-9B7F-8EF3EFD999F1}" destId="{C971E15B-3AB3-4DCE-BC91-B1D0C67824A6}" srcOrd="1" destOrd="0" presId="urn:microsoft.com/office/officeart/2005/8/layout/hierarchy2"/>
    <dgm:cxn modelId="{B2C49B6F-8D80-4768-9E7D-E04C35CF8D3A}" type="presOf" srcId="{1CE192A6-6AB3-4451-998F-D2635F17DFF1}" destId="{C2015C7B-D32C-4CE2-BC7D-C9E321ED4B0D}" srcOrd="1" destOrd="0" presId="urn:microsoft.com/office/officeart/2005/8/layout/hierarchy2"/>
    <dgm:cxn modelId="{7A457A19-C30F-4EF8-9964-C1F435A653FC}" type="presOf" srcId="{55FAC393-4BEB-48FC-8ACB-8A77E52659C4}" destId="{F9091B10-7237-43E5-93A5-0A860387BD22}" srcOrd="1" destOrd="0" presId="urn:microsoft.com/office/officeart/2005/8/layout/hierarchy2"/>
    <dgm:cxn modelId="{6680A9F3-2A54-4813-8914-93A74BFB701E}" type="presOf" srcId="{C9AB5B93-AA24-4987-A7EA-9F702A8D98DC}" destId="{F9C387D6-3DB2-43EE-A8C5-C98DF7AA1264}" srcOrd="0" destOrd="0" presId="urn:microsoft.com/office/officeart/2005/8/layout/hierarchy2"/>
    <dgm:cxn modelId="{7723BAFF-7A79-4714-A0D0-35CF4853524F}" type="presOf" srcId="{29280282-54F1-45C6-8D42-4754C6BDCF91}" destId="{4A7F0945-CD52-46CF-9330-64955ED272D3}" srcOrd="0" destOrd="0" presId="urn:microsoft.com/office/officeart/2005/8/layout/hierarchy2"/>
    <dgm:cxn modelId="{2453D022-D710-4832-AECE-0284030E3987}" type="presOf" srcId="{5A06D474-CF30-4D35-8779-5ED70C17EFCB}" destId="{41370F12-1FA0-4579-8285-C15FA148591C}"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92C01A18-F4A8-4B86-A817-AAD59314047A}" type="presOf" srcId="{DC7403F1-0571-424F-8BE8-3CC1536FDE8C}" destId="{30099040-2BEC-46EB-AE9D-6A3BEF8052F4}" srcOrd="1" destOrd="0" presId="urn:microsoft.com/office/officeart/2005/8/layout/hierarchy2"/>
    <dgm:cxn modelId="{0697B686-A807-4893-8474-43AD1C850D4B}" type="presOf" srcId="{9F12261C-2D8C-4E44-BC1A-1A217B62ECC2}" destId="{D88348ED-527A-4837-8156-098C1F615BFB}" srcOrd="0" destOrd="0" presId="urn:microsoft.com/office/officeart/2005/8/layout/hierarchy2"/>
    <dgm:cxn modelId="{C4D9F502-DB7C-4B86-9FB1-006A6A1C24F7}" type="presOf" srcId="{F49A8C01-7410-48F0-BC22-AF5FC134600B}" destId="{3284F059-BB42-4147-B03D-CCCC684A12A7}" srcOrd="1" destOrd="0" presId="urn:microsoft.com/office/officeart/2005/8/layout/hierarchy2"/>
    <dgm:cxn modelId="{ED34C3CF-0CAC-49ED-90D1-E2450E2F748D}" type="presOf" srcId="{76752B70-2FD8-4F70-8B44-25BFD449B474}" destId="{54743B2E-2B49-4B9C-BCFE-89B4A223022D}"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3C767CFD-57FB-4A58-9565-3D53AB2294ED}" type="presOf" srcId="{9F12261C-2D8C-4E44-BC1A-1A217B62ECC2}" destId="{DD8AA6E0-BA21-42D8-8E4A-93AFF5B7CBEA}" srcOrd="1" destOrd="0" presId="urn:microsoft.com/office/officeart/2005/8/layout/hierarchy2"/>
    <dgm:cxn modelId="{6F5E993F-F7A3-416E-968D-DF7ABB6E7106}" type="presOf" srcId="{15B13E3A-CE8B-4DDB-99F6-4A778AADA124}" destId="{3B8868D9-9F8B-47F9-99EF-A48BC6B2FF26}" srcOrd="0" destOrd="0" presId="urn:microsoft.com/office/officeart/2005/8/layout/hierarchy2"/>
    <dgm:cxn modelId="{8A55F037-68BF-43F4-971D-8FF9A6DC1135}" type="presOf" srcId="{811F41F9-23AE-4F3E-9695-05EB30B47BB2}" destId="{33F3F195-0D69-437A-AA03-20F248E1E632}" srcOrd="1" destOrd="0" presId="urn:microsoft.com/office/officeart/2005/8/layout/hierarchy2"/>
    <dgm:cxn modelId="{4540C21C-1A3F-4A8B-889E-880469BBEA0F}" type="presOf" srcId="{F49A8C01-7410-48F0-BC22-AF5FC134600B}" destId="{1FB9E06D-EF2B-4048-9039-AD508A01931D}"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DE6682A0-8536-465C-92C4-6B844F0F61F2}" type="presOf" srcId="{1CE192A6-6AB3-4451-998F-D2635F17DFF1}" destId="{81DF227C-317B-417C-B837-BF4939219178}"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6920ED83-38EB-4727-98DA-9126D9C32BE1}" srcId="{08EB2621-46CB-4202-ADE5-AB4B3522E59F}" destId="{AD20F728-8A1C-431A-A057-084EFAE2370E}" srcOrd="1" destOrd="0" parTransId="{29280282-54F1-45C6-8D42-4754C6BDCF91}" sibTransId="{4BE0A73D-F545-49DA-BD19-85E8D42A89C6}"/>
    <dgm:cxn modelId="{A41EB830-F14B-4502-88B0-11E95EBA4133}" type="presOf" srcId="{B95568D8-D303-49EB-85AC-0942EA985617}" destId="{CF2F8359-8E2C-400E-A50D-384EDB3CA8A3}" srcOrd="0" destOrd="0" presId="urn:microsoft.com/office/officeart/2005/8/layout/hierarchy2"/>
    <dgm:cxn modelId="{26CD7E61-80A9-422F-A538-E2C71D6DC78E}" type="presOf" srcId="{9ADEECC3-7F9F-46A7-B5DA-4F3694F77112}" destId="{797FBD49-A139-409C-80D6-2992C6762477}" srcOrd="0" destOrd="0" presId="urn:microsoft.com/office/officeart/2005/8/layout/hierarchy2"/>
    <dgm:cxn modelId="{71B6CBD1-0550-4EDE-8EDB-5DC13C7ADA8F}" type="presOf" srcId="{FAB60589-855B-4933-8283-6EA08460BF7F}" destId="{1889DF31-E9C1-45A1-88BE-8B18172A263A}" srcOrd="0" destOrd="0" presId="urn:microsoft.com/office/officeart/2005/8/layout/hierarchy2"/>
    <dgm:cxn modelId="{B61F66AA-4AC0-457B-BF64-B0450D5124AF}" type="presOf" srcId="{A6F2A7DE-2AF6-4487-959F-D397992022A4}" destId="{E7F03264-C14C-446F-BCBE-D61750AF3A77}" srcOrd="0" destOrd="0" presId="urn:microsoft.com/office/officeart/2005/8/layout/hierarchy2"/>
    <dgm:cxn modelId="{93111EFB-AF25-4FFB-87C5-CB80D0E71A50}" type="presOf" srcId="{3AEBF0E2-45AF-4956-BF8F-20F6FA6CE5F6}" destId="{CC6B0A1C-BAB8-4AB7-9EF6-A7279AB3044F}" srcOrd="0" destOrd="0" presId="urn:microsoft.com/office/officeart/2005/8/layout/hierarchy2"/>
    <dgm:cxn modelId="{DF212573-1469-4AB7-9A36-A4FE4218625A}" type="presParOf" srcId="{CC5F2D0D-E1E5-4C49-8DF7-2A61C5DA8A1D}" destId="{4836E9C7-1D00-438F-B3B2-7F9CB5072224}" srcOrd="0" destOrd="0" presId="urn:microsoft.com/office/officeart/2005/8/layout/hierarchy2"/>
    <dgm:cxn modelId="{A38BD8F3-8CAF-4ED5-993C-F28108C1FDA4}" type="presParOf" srcId="{4836E9C7-1D00-438F-B3B2-7F9CB5072224}" destId="{D5ACFD89-23A4-4CF0-A4C3-F21EF07981F7}" srcOrd="0" destOrd="0" presId="urn:microsoft.com/office/officeart/2005/8/layout/hierarchy2"/>
    <dgm:cxn modelId="{1BBD9E2D-712E-4E4A-A474-1C2815940C62}" type="presParOf" srcId="{4836E9C7-1D00-438F-B3B2-7F9CB5072224}" destId="{82CA0987-2977-4072-97D6-791AD3CF7947}" srcOrd="1" destOrd="0" presId="urn:microsoft.com/office/officeart/2005/8/layout/hierarchy2"/>
    <dgm:cxn modelId="{497E2860-1A82-422F-BC5A-D6295493587F}" type="presParOf" srcId="{82CA0987-2977-4072-97D6-791AD3CF7947}" destId="{FD7A0172-CB25-4911-B3EF-667A39E7DCE7}" srcOrd="0" destOrd="0" presId="urn:microsoft.com/office/officeart/2005/8/layout/hierarchy2"/>
    <dgm:cxn modelId="{EDFE6DF9-44B3-49CF-8F9E-5042796C0595}" type="presParOf" srcId="{FD7A0172-CB25-4911-B3EF-667A39E7DCE7}" destId="{C971E15B-3AB3-4DCE-BC91-B1D0C67824A6}" srcOrd="0" destOrd="0" presId="urn:microsoft.com/office/officeart/2005/8/layout/hierarchy2"/>
    <dgm:cxn modelId="{63CD320E-52CC-418F-9353-FB895B08AECE}" type="presParOf" srcId="{82CA0987-2977-4072-97D6-791AD3CF7947}" destId="{534A082A-40AD-4635-8AAB-1F71AB8888EE}" srcOrd="1" destOrd="0" presId="urn:microsoft.com/office/officeart/2005/8/layout/hierarchy2"/>
    <dgm:cxn modelId="{665EF735-206A-4749-BFCF-BA73A3B0E450}" type="presParOf" srcId="{534A082A-40AD-4635-8AAB-1F71AB8888EE}" destId="{6D38B18B-70EC-4AF7-A6FF-B5C7FE8D4DA4}" srcOrd="0" destOrd="0" presId="urn:microsoft.com/office/officeart/2005/8/layout/hierarchy2"/>
    <dgm:cxn modelId="{84D9EB24-B607-4931-AF44-832AB08FFD22}" type="presParOf" srcId="{534A082A-40AD-4635-8AAB-1F71AB8888EE}" destId="{4B946D61-20E5-4755-A44A-B57CD5218A5D}" srcOrd="1" destOrd="0" presId="urn:microsoft.com/office/officeart/2005/8/layout/hierarchy2"/>
    <dgm:cxn modelId="{42C8EA54-9993-494F-9628-344FF1F3E7C5}" type="presParOf" srcId="{4B946D61-20E5-4755-A44A-B57CD5218A5D}" destId="{68438195-FD75-4EAF-817E-3D241C458B9B}" srcOrd="0" destOrd="0" presId="urn:microsoft.com/office/officeart/2005/8/layout/hierarchy2"/>
    <dgm:cxn modelId="{1C08F497-69ED-4229-9683-34FE1DD2FFE1}" type="presParOf" srcId="{68438195-FD75-4EAF-817E-3D241C458B9B}" destId="{E6950A32-D71C-4EA5-88AE-3B3F0287DC19}" srcOrd="0" destOrd="0" presId="urn:microsoft.com/office/officeart/2005/8/layout/hierarchy2"/>
    <dgm:cxn modelId="{A47DE9A8-C49F-41FD-AD1E-8791BE76364A}" type="presParOf" srcId="{4B946D61-20E5-4755-A44A-B57CD5218A5D}" destId="{52422672-3E70-4BC8-BC5D-54AE606EFF81}" srcOrd="1" destOrd="0" presId="urn:microsoft.com/office/officeart/2005/8/layout/hierarchy2"/>
    <dgm:cxn modelId="{AB4B6307-E09F-4C4E-9BCA-19473CC32428}" type="presParOf" srcId="{52422672-3E70-4BC8-BC5D-54AE606EFF81}" destId="{EDD898AC-163C-4B2A-929B-A80367C5CB73}" srcOrd="0" destOrd="0" presId="urn:microsoft.com/office/officeart/2005/8/layout/hierarchy2"/>
    <dgm:cxn modelId="{03A7664E-827E-431C-80C4-2D3A3DF187E5}" type="presParOf" srcId="{52422672-3E70-4BC8-BC5D-54AE606EFF81}" destId="{0FA6616D-6EA1-4836-AD86-6275C3D51DD1}" srcOrd="1" destOrd="0" presId="urn:microsoft.com/office/officeart/2005/8/layout/hierarchy2"/>
    <dgm:cxn modelId="{F78CD3A5-39FC-4006-A418-7A96EAACD250}" type="presParOf" srcId="{4B946D61-20E5-4755-A44A-B57CD5218A5D}" destId="{2CBD0876-E8DB-432A-A0C4-D664553F2B67}" srcOrd="2" destOrd="0" presId="urn:microsoft.com/office/officeart/2005/8/layout/hierarchy2"/>
    <dgm:cxn modelId="{01713AC4-D815-4D66-A493-60A2C54775C2}" type="presParOf" srcId="{2CBD0876-E8DB-432A-A0C4-D664553F2B67}" destId="{B5C8146A-0574-4C94-8DE4-9D4C27829023}" srcOrd="0" destOrd="0" presId="urn:microsoft.com/office/officeart/2005/8/layout/hierarchy2"/>
    <dgm:cxn modelId="{E913DCBC-8BD5-4EC5-8D30-C3DA0B1F9AD9}" type="presParOf" srcId="{4B946D61-20E5-4755-A44A-B57CD5218A5D}" destId="{33B1E37E-E51F-4756-A36C-5CE66904AB53}" srcOrd="3" destOrd="0" presId="urn:microsoft.com/office/officeart/2005/8/layout/hierarchy2"/>
    <dgm:cxn modelId="{399173EC-451A-45F3-9D04-AD1F5848386F}" type="presParOf" srcId="{33B1E37E-E51F-4756-A36C-5CE66904AB53}" destId="{5A4405BA-2082-47F6-9FF1-48042B30A932}" srcOrd="0" destOrd="0" presId="urn:microsoft.com/office/officeart/2005/8/layout/hierarchy2"/>
    <dgm:cxn modelId="{9328E564-55C8-489B-9571-6E9ADEEDA2CA}" type="presParOf" srcId="{33B1E37E-E51F-4756-A36C-5CE66904AB53}" destId="{1E3C933A-509A-4793-BE5F-AFBAE693028B}" srcOrd="1" destOrd="0" presId="urn:microsoft.com/office/officeart/2005/8/layout/hierarchy2"/>
    <dgm:cxn modelId="{74E4B7A7-E5A7-4DC3-9649-6FDFEE24C55F}" type="presParOf" srcId="{82CA0987-2977-4072-97D6-791AD3CF7947}" destId="{1FB9E06D-EF2B-4048-9039-AD508A01931D}" srcOrd="2" destOrd="0" presId="urn:microsoft.com/office/officeart/2005/8/layout/hierarchy2"/>
    <dgm:cxn modelId="{1EC04750-B1E2-44BA-A49E-E1B6D3C181E2}" type="presParOf" srcId="{1FB9E06D-EF2B-4048-9039-AD508A01931D}" destId="{3284F059-BB42-4147-B03D-CCCC684A12A7}" srcOrd="0" destOrd="0" presId="urn:microsoft.com/office/officeart/2005/8/layout/hierarchy2"/>
    <dgm:cxn modelId="{02EB49BE-011A-41F8-9BB1-502AB582A2B8}" type="presParOf" srcId="{82CA0987-2977-4072-97D6-791AD3CF7947}" destId="{C51D7C66-CE84-4886-83BA-4C6DA9A40BDC}" srcOrd="3" destOrd="0" presId="urn:microsoft.com/office/officeart/2005/8/layout/hierarchy2"/>
    <dgm:cxn modelId="{3A79A1A9-10F9-4BC3-B4CD-6EB1EC0EC14C}" type="presParOf" srcId="{C51D7C66-CE84-4886-83BA-4C6DA9A40BDC}" destId="{54743B2E-2B49-4B9C-BCFE-89B4A223022D}" srcOrd="0" destOrd="0" presId="urn:microsoft.com/office/officeart/2005/8/layout/hierarchy2"/>
    <dgm:cxn modelId="{C3E1F247-83B1-4114-88D8-F47BD2991810}" type="presParOf" srcId="{C51D7C66-CE84-4886-83BA-4C6DA9A40BDC}" destId="{27EB1AA2-FA2B-4889-A21B-9179BBFF8ED6}" srcOrd="1" destOrd="0" presId="urn:microsoft.com/office/officeart/2005/8/layout/hierarchy2"/>
    <dgm:cxn modelId="{B43B000C-239E-420D-904A-7E460E7D8011}" type="presParOf" srcId="{27EB1AA2-FA2B-4889-A21B-9179BBFF8ED6}" destId="{1889DF31-E9C1-45A1-88BE-8B18172A263A}" srcOrd="0" destOrd="0" presId="urn:microsoft.com/office/officeart/2005/8/layout/hierarchy2"/>
    <dgm:cxn modelId="{3B86D759-96CA-4DBF-A995-F35D90D88368}" type="presParOf" srcId="{1889DF31-E9C1-45A1-88BE-8B18172A263A}" destId="{6693197B-78B7-47EE-9FE1-10471704F946}" srcOrd="0" destOrd="0" presId="urn:microsoft.com/office/officeart/2005/8/layout/hierarchy2"/>
    <dgm:cxn modelId="{AFFE5DD4-2FF0-46D2-8E20-9F81D5E700D8}" type="presParOf" srcId="{27EB1AA2-FA2B-4889-A21B-9179BBFF8ED6}" destId="{3BAB4446-30E3-4CE2-B996-8CCB97B38883}" srcOrd="1" destOrd="0" presId="urn:microsoft.com/office/officeart/2005/8/layout/hierarchy2"/>
    <dgm:cxn modelId="{EA7FBF1A-4853-452F-9468-5BAF5DF25E8F}" type="presParOf" srcId="{3BAB4446-30E3-4CE2-B996-8CCB97B38883}" destId="{797FBD49-A139-409C-80D6-2992C6762477}" srcOrd="0" destOrd="0" presId="urn:microsoft.com/office/officeart/2005/8/layout/hierarchy2"/>
    <dgm:cxn modelId="{AD65291F-E5BD-4765-AEC9-67B123B18747}" type="presParOf" srcId="{3BAB4446-30E3-4CE2-B996-8CCB97B38883}" destId="{31D18E03-2145-41C5-8A25-705D6BFA78D5}" srcOrd="1" destOrd="0" presId="urn:microsoft.com/office/officeart/2005/8/layout/hierarchy2"/>
    <dgm:cxn modelId="{B16C911D-83E5-4230-990D-491438D1BA8C}" type="presParOf" srcId="{31D18E03-2145-41C5-8A25-705D6BFA78D5}" destId="{4AA5200D-7B15-42DE-9422-B197E4970211}" srcOrd="0" destOrd="0" presId="urn:microsoft.com/office/officeart/2005/8/layout/hierarchy2"/>
    <dgm:cxn modelId="{EDE0D517-3A16-4DB9-BB9B-0F55A3F90DB9}" type="presParOf" srcId="{4AA5200D-7B15-42DE-9422-B197E4970211}" destId="{E6077319-7C6E-4777-97B3-CA97D1DAD822}" srcOrd="0" destOrd="0" presId="urn:microsoft.com/office/officeart/2005/8/layout/hierarchy2"/>
    <dgm:cxn modelId="{FFD44BBE-4667-45F4-97CC-C9C4CD345DAF}" type="presParOf" srcId="{31D18E03-2145-41C5-8A25-705D6BFA78D5}" destId="{160396F2-C918-469D-B3DD-4DBBB7563CF1}" srcOrd="1" destOrd="0" presId="urn:microsoft.com/office/officeart/2005/8/layout/hierarchy2"/>
    <dgm:cxn modelId="{ED6D793E-1547-4DCC-B8AA-6EE37E3EB17C}" type="presParOf" srcId="{160396F2-C918-469D-B3DD-4DBBB7563CF1}" destId="{3B8868D9-9F8B-47F9-99EF-A48BC6B2FF26}" srcOrd="0" destOrd="0" presId="urn:microsoft.com/office/officeart/2005/8/layout/hierarchy2"/>
    <dgm:cxn modelId="{DB5F7619-1928-4165-97E7-B8BC7E95CFC3}" type="presParOf" srcId="{160396F2-C918-469D-B3DD-4DBBB7563CF1}" destId="{F1BA8509-48B6-44D9-B6F0-090B84E3C117}" srcOrd="1" destOrd="0" presId="urn:microsoft.com/office/officeart/2005/8/layout/hierarchy2"/>
    <dgm:cxn modelId="{227D2835-A69C-425F-AA4B-2146C918B224}" type="presParOf" srcId="{31D18E03-2145-41C5-8A25-705D6BFA78D5}" destId="{81DF227C-317B-417C-B837-BF4939219178}" srcOrd="2" destOrd="0" presId="urn:microsoft.com/office/officeart/2005/8/layout/hierarchy2"/>
    <dgm:cxn modelId="{4A341BEC-0AED-4ACD-9602-4EA7145AF273}" type="presParOf" srcId="{81DF227C-317B-417C-B837-BF4939219178}" destId="{C2015C7B-D32C-4CE2-BC7D-C9E321ED4B0D}" srcOrd="0" destOrd="0" presId="urn:microsoft.com/office/officeart/2005/8/layout/hierarchy2"/>
    <dgm:cxn modelId="{A55B92FC-3D1F-492C-B2C3-52ACDEEEBE6F}" type="presParOf" srcId="{31D18E03-2145-41C5-8A25-705D6BFA78D5}" destId="{1D2643D1-9721-4869-8B26-F7B57CCBA54C}" srcOrd="3" destOrd="0" presId="urn:microsoft.com/office/officeart/2005/8/layout/hierarchy2"/>
    <dgm:cxn modelId="{9F79BBB8-98D2-408C-B5EE-353EAFC79984}" type="presParOf" srcId="{1D2643D1-9721-4869-8B26-F7B57CCBA54C}" destId="{41370F12-1FA0-4579-8285-C15FA148591C}" srcOrd="0" destOrd="0" presId="urn:microsoft.com/office/officeart/2005/8/layout/hierarchy2"/>
    <dgm:cxn modelId="{4223AB7B-9A02-4B70-B50D-75977647B338}" type="presParOf" srcId="{1D2643D1-9721-4869-8B26-F7B57CCBA54C}" destId="{4012EABF-8046-4F68-B7F4-6930763191CD}" srcOrd="1" destOrd="0" presId="urn:microsoft.com/office/officeart/2005/8/layout/hierarchy2"/>
    <dgm:cxn modelId="{61DB29EB-2ACC-4BB9-BAE9-D638B732DE09}" type="presParOf" srcId="{27EB1AA2-FA2B-4889-A21B-9179BBFF8ED6}" destId="{2864DC2A-13C0-4E4B-A7F3-F63F340FA450}" srcOrd="2" destOrd="0" presId="urn:microsoft.com/office/officeart/2005/8/layout/hierarchy2"/>
    <dgm:cxn modelId="{218E1FB2-D5BF-4DD2-949A-9A26732FE44D}" type="presParOf" srcId="{2864DC2A-13C0-4E4B-A7F3-F63F340FA450}" destId="{346F9867-B732-44D3-B591-4FC16781C35B}" srcOrd="0" destOrd="0" presId="urn:microsoft.com/office/officeart/2005/8/layout/hierarchy2"/>
    <dgm:cxn modelId="{8AB23D6E-DDA1-44C3-BE3D-7E94BC67986C}" type="presParOf" srcId="{27EB1AA2-FA2B-4889-A21B-9179BBFF8ED6}" destId="{1CCA5EC4-0B2E-48DA-9177-936A8E95D339}" srcOrd="3" destOrd="0" presId="urn:microsoft.com/office/officeart/2005/8/layout/hierarchy2"/>
    <dgm:cxn modelId="{57126B44-5760-4FD9-A8ED-53561EECB103}" type="presParOf" srcId="{1CCA5EC4-0B2E-48DA-9177-936A8E95D339}" destId="{B38E3594-CA56-4A29-BFDC-CA290103A3A6}" srcOrd="0" destOrd="0" presId="urn:microsoft.com/office/officeart/2005/8/layout/hierarchy2"/>
    <dgm:cxn modelId="{93A44241-9BFF-46F4-AF6D-54C481D66199}" type="presParOf" srcId="{1CCA5EC4-0B2E-48DA-9177-936A8E95D339}" destId="{C5A0FD96-86B8-4A41-9D84-94EABE4C37F2}" srcOrd="1" destOrd="0" presId="urn:microsoft.com/office/officeart/2005/8/layout/hierarchy2"/>
    <dgm:cxn modelId="{F6B81351-C1E1-4D19-B8DC-260566B8DB12}" type="presParOf" srcId="{C5A0FD96-86B8-4A41-9D84-94EABE4C37F2}" destId="{2E830E8B-B241-4984-BFF5-BCC0806E238E}" srcOrd="0" destOrd="0" presId="urn:microsoft.com/office/officeart/2005/8/layout/hierarchy2"/>
    <dgm:cxn modelId="{097E5871-58DE-4B3C-A387-3D18577267D1}" type="presParOf" srcId="{2E830E8B-B241-4984-BFF5-BCC0806E238E}" destId="{6C681D0A-EFBE-40D7-8FA9-0029C727D1F3}" srcOrd="0" destOrd="0" presId="urn:microsoft.com/office/officeart/2005/8/layout/hierarchy2"/>
    <dgm:cxn modelId="{96FE9CBC-9F85-47E7-8B67-DFEED10010D6}" type="presParOf" srcId="{C5A0FD96-86B8-4A41-9D84-94EABE4C37F2}" destId="{34D76B34-6EB6-4D02-986A-9A5B7465C171}" srcOrd="1" destOrd="0" presId="urn:microsoft.com/office/officeart/2005/8/layout/hierarchy2"/>
    <dgm:cxn modelId="{507B72FF-6532-489B-B6AC-1F6C48ADE577}" type="presParOf" srcId="{34D76B34-6EB6-4D02-986A-9A5B7465C171}" destId="{EAE0073B-E695-4C6C-B978-B5E3B7024E20}" srcOrd="0" destOrd="0" presId="urn:microsoft.com/office/officeart/2005/8/layout/hierarchy2"/>
    <dgm:cxn modelId="{5FC10AC8-8675-488E-B43F-5776CD013E55}" type="presParOf" srcId="{34D76B34-6EB6-4D02-986A-9A5B7465C171}" destId="{15B5017A-F407-4601-B757-58B127DF9ECC}" srcOrd="1" destOrd="0" presId="urn:microsoft.com/office/officeart/2005/8/layout/hierarchy2"/>
    <dgm:cxn modelId="{02B9891D-16F3-414A-870D-D8DE12380052}" type="presParOf" srcId="{82CA0987-2977-4072-97D6-791AD3CF7947}" destId="{D88348ED-527A-4837-8156-098C1F615BFB}" srcOrd="4" destOrd="0" presId="urn:microsoft.com/office/officeart/2005/8/layout/hierarchy2"/>
    <dgm:cxn modelId="{7EB2FC5A-968B-4C78-8002-C7BD80A24B11}" type="presParOf" srcId="{D88348ED-527A-4837-8156-098C1F615BFB}" destId="{DD8AA6E0-BA21-42D8-8E4A-93AFF5B7CBEA}" srcOrd="0" destOrd="0" presId="urn:microsoft.com/office/officeart/2005/8/layout/hierarchy2"/>
    <dgm:cxn modelId="{9FF549B0-228A-434F-8CC8-A26E4F4AD8BF}" type="presParOf" srcId="{82CA0987-2977-4072-97D6-791AD3CF7947}" destId="{22795D5D-6477-408C-8785-133C6F81E485}" srcOrd="5" destOrd="0" presId="urn:microsoft.com/office/officeart/2005/8/layout/hierarchy2"/>
    <dgm:cxn modelId="{61C8245A-6FB0-4777-9491-FC1690797FC1}" type="presParOf" srcId="{22795D5D-6477-408C-8785-133C6F81E485}" destId="{0C7AD588-E19E-4FA4-8679-76D852021E3D}" srcOrd="0" destOrd="0" presId="urn:microsoft.com/office/officeart/2005/8/layout/hierarchy2"/>
    <dgm:cxn modelId="{C8FF5737-39A2-477D-B8B7-9A9D111DD576}" type="presParOf" srcId="{22795D5D-6477-408C-8785-133C6F81E485}" destId="{931CE5FB-4819-4396-B9CF-E5B2AA7AF582}" srcOrd="1" destOrd="0" presId="urn:microsoft.com/office/officeart/2005/8/layout/hierarchy2"/>
    <dgm:cxn modelId="{D78C2AE6-2874-431B-8765-1385B95B2982}" type="presParOf" srcId="{931CE5FB-4819-4396-B9CF-E5B2AA7AF582}" destId="{F9C387D6-3DB2-43EE-A8C5-C98DF7AA1264}" srcOrd="0" destOrd="0" presId="urn:microsoft.com/office/officeart/2005/8/layout/hierarchy2"/>
    <dgm:cxn modelId="{18456605-33DF-4182-869A-7B48FB4833A4}" type="presParOf" srcId="{F9C387D6-3DB2-43EE-A8C5-C98DF7AA1264}" destId="{54AF12FD-3B65-46EE-9011-B900D4CBD75B}" srcOrd="0" destOrd="0" presId="urn:microsoft.com/office/officeart/2005/8/layout/hierarchy2"/>
    <dgm:cxn modelId="{7679C4C1-1694-4C05-BC71-EFBB181EA11B}" type="presParOf" srcId="{931CE5FB-4819-4396-B9CF-E5B2AA7AF582}" destId="{2860C44C-8CEC-49E4-84FD-6CAB9BFEB225}" srcOrd="1" destOrd="0" presId="urn:microsoft.com/office/officeart/2005/8/layout/hierarchy2"/>
    <dgm:cxn modelId="{361F8887-01B9-4945-A3A4-38503C3024C4}" type="presParOf" srcId="{2860C44C-8CEC-49E4-84FD-6CAB9BFEB225}" destId="{CC6B0A1C-BAB8-4AB7-9EF6-A7279AB3044F}" srcOrd="0" destOrd="0" presId="urn:microsoft.com/office/officeart/2005/8/layout/hierarchy2"/>
    <dgm:cxn modelId="{5DD4741E-EFCA-4F85-8ADB-DBEA7F4F685A}" type="presParOf" srcId="{2860C44C-8CEC-49E4-84FD-6CAB9BFEB225}" destId="{58636A5C-0915-4FC5-916B-8EEEEF627EA0}" srcOrd="1" destOrd="0" presId="urn:microsoft.com/office/officeart/2005/8/layout/hierarchy2"/>
    <dgm:cxn modelId="{17EA5E02-EE1C-4A63-BB06-83DE1E02E226}" type="presParOf" srcId="{82CA0987-2977-4072-97D6-791AD3CF7947}" destId="{82063FD8-2DE8-42B1-AC01-6CDB0BC37358}" srcOrd="6" destOrd="0" presId="urn:microsoft.com/office/officeart/2005/8/layout/hierarchy2"/>
    <dgm:cxn modelId="{552EC796-0FDF-4F7F-86AA-97ED910A2D50}" type="presParOf" srcId="{82063FD8-2DE8-42B1-AC01-6CDB0BC37358}" destId="{12C2DC85-DDAF-4F57-9841-150A97500304}" srcOrd="0" destOrd="0" presId="urn:microsoft.com/office/officeart/2005/8/layout/hierarchy2"/>
    <dgm:cxn modelId="{3B6EDDE3-380D-4049-8F35-49A4813EF021}" type="presParOf" srcId="{82CA0987-2977-4072-97D6-791AD3CF7947}" destId="{BB9F06D9-715A-43BB-BBE0-36022263CCCD}" srcOrd="7" destOrd="0" presId="urn:microsoft.com/office/officeart/2005/8/layout/hierarchy2"/>
    <dgm:cxn modelId="{9D5BA01A-84EE-4CE7-AC96-7A9AC43AA860}" type="presParOf" srcId="{BB9F06D9-715A-43BB-BBE0-36022263CCCD}" destId="{26D8E710-F0D2-45EF-BDE9-84F12E45A85F}" srcOrd="0" destOrd="0" presId="urn:microsoft.com/office/officeart/2005/8/layout/hierarchy2"/>
    <dgm:cxn modelId="{DDA17D81-10CB-4E70-BF75-90C8560DDFC9}" type="presParOf" srcId="{BB9F06D9-715A-43BB-BBE0-36022263CCCD}" destId="{49A1BD6B-7533-428F-A42D-5017EF29B777}" srcOrd="1" destOrd="0" presId="urn:microsoft.com/office/officeart/2005/8/layout/hierarchy2"/>
    <dgm:cxn modelId="{BEDCC930-A3D2-48DD-BDBB-F8E9005EAC7F}" type="presParOf" srcId="{49A1BD6B-7533-428F-A42D-5017EF29B777}" destId="{D2E7D7FB-33DA-439B-A6FF-8B6265094B81}" srcOrd="0" destOrd="0" presId="urn:microsoft.com/office/officeart/2005/8/layout/hierarchy2"/>
    <dgm:cxn modelId="{C668B0E8-AD6C-408B-8DEC-05836E2B2E98}" type="presParOf" srcId="{D2E7D7FB-33DA-439B-A6FF-8B6265094B81}" destId="{935E24CC-008B-4BE9-B3EB-41EB22B15B73}" srcOrd="0" destOrd="0" presId="urn:microsoft.com/office/officeart/2005/8/layout/hierarchy2"/>
    <dgm:cxn modelId="{20DEC920-6273-445B-ADDB-B0FC611852E1}" type="presParOf" srcId="{49A1BD6B-7533-428F-A42D-5017EF29B777}" destId="{E62C7F9E-FD58-4448-9155-836036332B8E}" srcOrd="1" destOrd="0" presId="urn:microsoft.com/office/officeart/2005/8/layout/hierarchy2"/>
    <dgm:cxn modelId="{C9C48007-EFE3-48CB-B3B5-79AA6987BABC}" type="presParOf" srcId="{E62C7F9E-FD58-4448-9155-836036332B8E}" destId="{16B11AF4-04C8-4F95-B50D-C951D10CBCFB}" srcOrd="0" destOrd="0" presId="urn:microsoft.com/office/officeart/2005/8/layout/hierarchy2"/>
    <dgm:cxn modelId="{519CD902-FA74-4F93-8A5A-0B10111CAEDD}" type="presParOf" srcId="{E62C7F9E-FD58-4448-9155-836036332B8E}" destId="{A0AFD6A4-F26C-4F04-A84F-3C18E736E10C}" srcOrd="1" destOrd="0" presId="urn:microsoft.com/office/officeart/2005/8/layout/hierarchy2"/>
    <dgm:cxn modelId="{14164A3B-661D-4456-903E-CA05FFBD21C3}" type="presParOf" srcId="{A0AFD6A4-F26C-4F04-A84F-3C18E736E10C}" destId="{D8394A56-8A48-43C9-8876-8EA39F4B73ED}" srcOrd="0" destOrd="0" presId="urn:microsoft.com/office/officeart/2005/8/layout/hierarchy2"/>
    <dgm:cxn modelId="{1755AA8F-39E9-4594-AF41-E60F0C2026C6}" type="presParOf" srcId="{D8394A56-8A48-43C9-8876-8EA39F4B73ED}" destId="{13024C18-820A-4B62-BAEA-89D27D0765CD}" srcOrd="0" destOrd="0" presId="urn:microsoft.com/office/officeart/2005/8/layout/hierarchy2"/>
    <dgm:cxn modelId="{6D4C2EF7-A148-42D8-839B-2718FFFACA33}" type="presParOf" srcId="{A0AFD6A4-F26C-4F04-A84F-3C18E736E10C}" destId="{1C82C597-4470-40A1-9D25-FAF2BF07E192}" srcOrd="1" destOrd="0" presId="urn:microsoft.com/office/officeart/2005/8/layout/hierarchy2"/>
    <dgm:cxn modelId="{2D2DF032-E587-4106-859A-E074B59C8CB4}" type="presParOf" srcId="{1C82C597-4470-40A1-9D25-FAF2BF07E192}" destId="{F7DF3503-2E14-4B1A-9CBB-7E9883AC3E4A}" srcOrd="0" destOrd="0" presId="urn:microsoft.com/office/officeart/2005/8/layout/hierarchy2"/>
    <dgm:cxn modelId="{47DD011B-E273-4FAD-9FF5-67B0C9F3FC08}" type="presParOf" srcId="{1C82C597-4470-40A1-9D25-FAF2BF07E192}" destId="{10260D0F-7A8A-453A-A0A9-7AB1CDBEDD4D}" srcOrd="1" destOrd="0" presId="urn:microsoft.com/office/officeart/2005/8/layout/hierarchy2"/>
    <dgm:cxn modelId="{401BA3E6-CC92-45DF-A9B1-BB17B3B9384B}" type="presParOf" srcId="{A0AFD6A4-F26C-4F04-A84F-3C18E736E10C}" destId="{7D05C43C-DFC0-4A88-8A56-94706F21A1FA}" srcOrd="2" destOrd="0" presId="urn:microsoft.com/office/officeart/2005/8/layout/hierarchy2"/>
    <dgm:cxn modelId="{9B03101B-C89C-40DA-A428-D1EDACCE6CC6}" type="presParOf" srcId="{7D05C43C-DFC0-4A88-8A56-94706F21A1FA}" destId="{33F3F195-0D69-437A-AA03-20F248E1E632}" srcOrd="0" destOrd="0" presId="urn:microsoft.com/office/officeart/2005/8/layout/hierarchy2"/>
    <dgm:cxn modelId="{6CD8342A-EF1D-470A-8A19-9C65E8D27DCC}" type="presParOf" srcId="{A0AFD6A4-F26C-4F04-A84F-3C18E736E10C}" destId="{A821B035-8A9C-46FB-9E73-44314A1115AD}" srcOrd="3" destOrd="0" presId="urn:microsoft.com/office/officeart/2005/8/layout/hierarchy2"/>
    <dgm:cxn modelId="{E1E46A59-AF4C-4B5A-966B-5F47444F5508}" type="presParOf" srcId="{A821B035-8A9C-46FB-9E73-44314A1115AD}" destId="{9ECD2900-0A9A-47D1-A756-67C34D750CCF}" srcOrd="0" destOrd="0" presId="urn:microsoft.com/office/officeart/2005/8/layout/hierarchy2"/>
    <dgm:cxn modelId="{912A7C5C-6345-42BA-8405-F6E13ACA717D}" type="presParOf" srcId="{A821B035-8A9C-46FB-9E73-44314A1115AD}" destId="{3A25304D-E5C6-49B5-A259-2A0ABD45E35C}" srcOrd="1" destOrd="0" presId="urn:microsoft.com/office/officeart/2005/8/layout/hierarchy2"/>
    <dgm:cxn modelId="{0DD2D0EA-F5DF-4732-92C5-BC24D51FE271}" type="presParOf" srcId="{49A1BD6B-7533-428F-A42D-5017EF29B777}" destId="{265BA9A4-8B4E-4711-88C7-AB227C949A94}" srcOrd="2" destOrd="0" presId="urn:microsoft.com/office/officeart/2005/8/layout/hierarchy2"/>
    <dgm:cxn modelId="{CE21A2FF-2AE6-46D8-930E-8BDC39D7D737}" type="presParOf" srcId="{265BA9A4-8B4E-4711-88C7-AB227C949A94}" destId="{F9091B10-7237-43E5-93A5-0A860387BD22}" srcOrd="0" destOrd="0" presId="urn:microsoft.com/office/officeart/2005/8/layout/hierarchy2"/>
    <dgm:cxn modelId="{1D79B448-8C48-4FC1-9FE7-12EE87D61F11}" type="presParOf" srcId="{49A1BD6B-7533-428F-A42D-5017EF29B777}" destId="{F87A97B9-BE22-4B2E-9810-7E6351D74F66}" srcOrd="3" destOrd="0" presId="urn:microsoft.com/office/officeart/2005/8/layout/hierarchy2"/>
    <dgm:cxn modelId="{07474058-9235-4F62-82D0-3874EBB51290}" type="presParOf" srcId="{F87A97B9-BE22-4B2E-9810-7E6351D74F66}" destId="{240ABD63-9087-4546-89CF-88541F4CEF52}" srcOrd="0" destOrd="0" presId="urn:microsoft.com/office/officeart/2005/8/layout/hierarchy2"/>
    <dgm:cxn modelId="{EBB48C7D-F622-4B80-A8AB-1E185D3ABD30}" type="presParOf" srcId="{F87A97B9-BE22-4B2E-9810-7E6351D74F66}" destId="{5F8A3D0B-8C88-4314-90A2-53E524CB732B}" srcOrd="1" destOrd="0" presId="urn:microsoft.com/office/officeart/2005/8/layout/hierarchy2"/>
    <dgm:cxn modelId="{87F44E23-7F81-4EFE-BA7E-600530540A19}" type="presParOf" srcId="{5F8A3D0B-8C88-4314-90A2-53E524CB732B}" destId="{BF0567E6-6DA9-48ED-9A37-47285840FDF7}" srcOrd="0" destOrd="0" presId="urn:microsoft.com/office/officeart/2005/8/layout/hierarchy2"/>
    <dgm:cxn modelId="{73C75FA7-056E-43FB-ADDA-6DA8301DF969}" type="presParOf" srcId="{BF0567E6-6DA9-48ED-9A37-47285840FDF7}" destId="{30099040-2BEC-46EB-AE9D-6A3BEF8052F4}" srcOrd="0" destOrd="0" presId="urn:microsoft.com/office/officeart/2005/8/layout/hierarchy2"/>
    <dgm:cxn modelId="{2D8AF78A-3A21-48DE-A3F6-A854AB476E7B}" type="presParOf" srcId="{5F8A3D0B-8C88-4314-90A2-53E524CB732B}" destId="{8B68CDD0-4452-4C80-9E5E-9AEC50B081C8}" srcOrd="1" destOrd="0" presId="urn:microsoft.com/office/officeart/2005/8/layout/hierarchy2"/>
    <dgm:cxn modelId="{7C68E875-19FB-4A4C-824E-177790D280BE}" type="presParOf" srcId="{8B68CDD0-4452-4C80-9E5E-9AEC50B081C8}" destId="{E7F03264-C14C-446F-BCBE-D61750AF3A77}" srcOrd="0" destOrd="0" presId="urn:microsoft.com/office/officeart/2005/8/layout/hierarchy2"/>
    <dgm:cxn modelId="{8E24B4E0-646A-4ACB-9431-90247B98B984}" type="presParOf" srcId="{8B68CDD0-4452-4C80-9E5E-9AEC50B081C8}" destId="{F12AF1B5-E90E-4DED-AEC6-0A3EB3D78347}" srcOrd="1" destOrd="0" presId="urn:microsoft.com/office/officeart/2005/8/layout/hierarchy2"/>
    <dgm:cxn modelId="{12D79593-FE70-4D59-8C9A-47037CBB0A7F}" type="presParOf" srcId="{F12AF1B5-E90E-4DED-AEC6-0A3EB3D78347}" destId="{21F216FC-1A29-4DA3-BE45-EBAAD540EDFF}" srcOrd="0" destOrd="0" presId="urn:microsoft.com/office/officeart/2005/8/layout/hierarchy2"/>
    <dgm:cxn modelId="{01AAFD1A-48D9-4553-A923-2904F9401CA6}" type="presParOf" srcId="{21F216FC-1A29-4DA3-BE45-EBAAD540EDFF}" destId="{C517C033-B09A-4E21-8604-8C0CA07E9762}" srcOrd="0" destOrd="0" presId="urn:microsoft.com/office/officeart/2005/8/layout/hierarchy2"/>
    <dgm:cxn modelId="{184566B2-723B-470E-A44C-D2E89F9FA9DA}" type="presParOf" srcId="{F12AF1B5-E90E-4DED-AEC6-0A3EB3D78347}" destId="{268FC15B-6ECF-42F9-BB46-0EE2EF0C523A}" srcOrd="1" destOrd="0" presId="urn:microsoft.com/office/officeart/2005/8/layout/hierarchy2"/>
    <dgm:cxn modelId="{F1318615-1576-43E8-9485-284DCE843782}" type="presParOf" srcId="{268FC15B-6ECF-42F9-BB46-0EE2EF0C523A}" destId="{238A04B6-8EF5-45CF-9164-325F1FDB3A44}" srcOrd="0" destOrd="0" presId="urn:microsoft.com/office/officeart/2005/8/layout/hierarchy2"/>
    <dgm:cxn modelId="{251543F8-16FD-4BB8-A3CF-D5ABE9BB9F3F}" type="presParOf" srcId="{268FC15B-6ECF-42F9-BB46-0EE2EF0C523A}" destId="{5524673C-3A9E-4814-9EC7-C5ACCA641D22}" srcOrd="1" destOrd="0" presId="urn:microsoft.com/office/officeart/2005/8/layout/hierarchy2"/>
    <dgm:cxn modelId="{BB181C4D-1FA5-4207-AECC-EE3774B77DC8}" type="presParOf" srcId="{F12AF1B5-E90E-4DED-AEC6-0A3EB3D78347}" destId="{CB159F70-ABE8-4C17-9F22-0AB61C102E64}" srcOrd="2" destOrd="0" presId="urn:microsoft.com/office/officeart/2005/8/layout/hierarchy2"/>
    <dgm:cxn modelId="{7697843C-9586-424C-B90F-99029DB289B5}" type="presParOf" srcId="{CB159F70-ABE8-4C17-9F22-0AB61C102E64}" destId="{65154119-D258-4A25-9837-29E60567675A}" srcOrd="0" destOrd="0" presId="urn:microsoft.com/office/officeart/2005/8/layout/hierarchy2"/>
    <dgm:cxn modelId="{97E24256-9800-49BE-BAC9-1DEADDD722C8}" type="presParOf" srcId="{F12AF1B5-E90E-4DED-AEC6-0A3EB3D78347}" destId="{66342CAE-E952-4D5C-AF0F-D8E08F34C7B7}" srcOrd="3" destOrd="0" presId="urn:microsoft.com/office/officeart/2005/8/layout/hierarchy2"/>
    <dgm:cxn modelId="{E65931CB-4A52-42A8-8CFF-D55EDF04794C}" type="presParOf" srcId="{66342CAE-E952-4D5C-AF0F-D8E08F34C7B7}" destId="{CF2F8359-8E2C-400E-A50D-384EDB3CA8A3}" srcOrd="0" destOrd="0" presId="urn:microsoft.com/office/officeart/2005/8/layout/hierarchy2"/>
    <dgm:cxn modelId="{7F292EBE-B873-4F22-A4FD-B784791937DC}" type="presParOf" srcId="{66342CAE-E952-4D5C-AF0F-D8E08F34C7B7}" destId="{9C17A70B-9804-4C9E-9B21-B9608840F4F7}" srcOrd="1" destOrd="0" presId="urn:microsoft.com/office/officeart/2005/8/layout/hierarchy2"/>
    <dgm:cxn modelId="{A01F4083-F3B5-4977-8671-D31E7AFBCC88}" type="presParOf" srcId="{5F8A3D0B-8C88-4314-90A2-53E524CB732B}" destId="{4A7F0945-CD52-46CF-9330-64955ED272D3}" srcOrd="2" destOrd="0" presId="urn:microsoft.com/office/officeart/2005/8/layout/hierarchy2"/>
    <dgm:cxn modelId="{5D794674-5ED0-4D08-8CCA-902FD8E33CDA}" type="presParOf" srcId="{4A7F0945-CD52-46CF-9330-64955ED272D3}" destId="{9C019F64-9F54-4E42-B09D-B632A438C519}" srcOrd="0" destOrd="0" presId="urn:microsoft.com/office/officeart/2005/8/layout/hierarchy2"/>
    <dgm:cxn modelId="{59A48B24-273C-4AB4-9074-6DFB82280FD5}" type="presParOf" srcId="{5F8A3D0B-8C88-4314-90A2-53E524CB732B}" destId="{E73807F3-7FD6-464E-90ED-2C6F07685807}" srcOrd="3" destOrd="0" presId="urn:microsoft.com/office/officeart/2005/8/layout/hierarchy2"/>
    <dgm:cxn modelId="{FFABB571-8AD8-46A1-9E8E-A9DD221352AB}" type="presParOf" srcId="{E73807F3-7FD6-464E-90ED-2C6F07685807}" destId="{E36CEAF0-998B-4A4B-BA8D-EFF57F7AB8FA}" srcOrd="0" destOrd="0" presId="urn:microsoft.com/office/officeart/2005/8/layout/hierarchy2"/>
    <dgm:cxn modelId="{CE9B4255-FA82-47EA-BCA5-6EAA9B6CBC8B}" type="presParOf" srcId="{E73807F3-7FD6-464E-90ED-2C6F07685807}" destId="{E4D82B99-DF89-49E4-912C-E0AA27367A01}" srcOrd="1" destOrd="0" presId="urn:microsoft.com/office/officeart/2005/8/layout/hierarchy2"/>
    <dgm:cxn modelId="{03507416-B09A-4130-8AF8-6481427B8D6B}" type="presParOf" srcId="{E4D82B99-DF89-49E4-912C-E0AA27367A01}" destId="{605ED397-3BB2-4B24-BE01-C5E7F35EB3C0}" srcOrd="0" destOrd="0" presId="urn:microsoft.com/office/officeart/2005/8/layout/hierarchy2"/>
    <dgm:cxn modelId="{B8AA29D6-4971-4D58-9B51-DA753ECC50A0}" type="presParOf" srcId="{605ED397-3BB2-4B24-BE01-C5E7F35EB3C0}" destId="{02A1F396-0D8F-41FA-A270-0769376E77F0}" srcOrd="0" destOrd="0" presId="urn:microsoft.com/office/officeart/2005/8/layout/hierarchy2"/>
    <dgm:cxn modelId="{BF6A9023-A610-42B6-ADF6-47A4667C96CE}" type="presParOf" srcId="{E4D82B99-DF89-49E4-912C-E0AA27367A01}" destId="{B6BC3AFD-E3ED-4071-898F-ECED1E5B706D}" srcOrd="1" destOrd="0" presId="urn:microsoft.com/office/officeart/2005/8/layout/hierarchy2"/>
    <dgm:cxn modelId="{B878A515-5B4A-46D1-8B6B-3D31AAC3CB95}" type="presParOf" srcId="{B6BC3AFD-E3ED-4071-898F-ECED1E5B706D}" destId="{FC31CFF5-CDC9-4FC6-A745-A19F38E995B7}" srcOrd="0" destOrd="0" presId="urn:microsoft.com/office/officeart/2005/8/layout/hierarchy2"/>
    <dgm:cxn modelId="{DBDF8722-9950-4720-9C46-4DD46FAC3F27}"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46667" y="1487089"/>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46667" y="1487089"/>
        <a:ext cx="633016" cy="316508"/>
      </dsp:txXfrm>
    </dsp:sp>
    <dsp:sp modelId="{FD7A0172-CB25-4911-B3EF-667A39E7DCE7}">
      <dsp:nvSpPr>
        <dsp:cNvPr id="0" name=""/>
        <dsp:cNvSpPr/>
      </dsp:nvSpPr>
      <dsp:spPr>
        <a:xfrm rot="16860278">
          <a:off x="743054" y="987116"/>
          <a:ext cx="1326466" cy="14378"/>
        </a:xfrm>
        <a:custGeom>
          <a:avLst/>
          <a:gdLst/>
          <a:ahLst/>
          <a:cxnLst/>
          <a:rect l="0" t="0" r="0" b="0"/>
          <a:pathLst>
            <a:path>
              <a:moveTo>
                <a:pt x="0" y="7189"/>
              </a:moveTo>
              <a:lnTo>
                <a:pt x="1326466"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60278">
        <a:off x="1373125" y="961144"/>
        <a:ext cx="66323" cy="66323"/>
      </dsp:txXfrm>
    </dsp:sp>
    <dsp:sp modelId="{6D38B18B-70EC-4AF7-A6FF-B5C7FE8D4DA4}">
      <dsp:nvSpPr>
        <dsp:cNvPr id="0" name=""/>
        <dsp:cNvSpPr/>
      </dsp:nvSpPr>
      <dsp:spPr>
        <a:xfrm>
          <a:off x="1532890" y="104776"/>
          <a:ext cx="694976" cy="4769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32890" y="104776"/>
        <a:ext cx="694976" cy="476984"/>
      </dsp:txXfrm>
    </dsp:sp>
    <dsp:sp modelId="{68438195-FD75-4EAF-817E-3D241C458B9B}">
      <dsp:nvSpPr>
        <dsp:cNvPr id="0" name=""/>
        <dsp:cNvSpPr/>
      </dsp:nvSpPr>
      <dsp:spPr>
        <a:xfrm rot="19457599">
          <a:off x="2198558" y="245083"/>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346675" y="244476"/>
        <a:ext cx="15591" cy="15591"/>
      </dsp:txXfrm>
    </dsp:sp>
    <dsp:sp modelId="{EDD898AC-163C-4B2A-929B-A80367C5CB73}">
      <dsp:nvSpPr>
        <dsp:cNvPr id="0" name=""/>
        <dsp:cNvSpPr/>
      </dsp:nvSpPr>
      <dsp:spPr>
        <a:xfrm>
          <a:off x="2481074" y="3022"/>
          <a:ext cx="70625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481074" y="3022"/>
        <a:ext cx="706250" cy="316508"/>
      </dsp:txXfrm>
    </dsp:sp>
    <dsp:sp modelId="{2CBD0876-E8DB-432A-A0C4-D664553F2B67}">
      <dsp:nvSpPr>
        <dsp:cNvPr id="0" name=""/>
        <dsp:cNvSpPr/>
      </dsp:nvSpPr>
      <dsp:spPr>
        <a:xfrm rot="2142401">
          <a:off x="2198558" y="427075"/>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346675" y="426469"/>
        <a:ext cx="15591" cy="15591"/>
      </dsp:txXfrm>
    </dsp:sp>
    <dsp:sp modelId="{5A4405BA-2082-47F6-9FF1-48042B30A932}">
      <dsp:nvSpPr>
        <dsp:cNvPr id="0" name=""/>
        <dsp:cNvSpPr/>
      </dsp:nvSpPr>
      <dsp:spPr>
        <a:xfrm>
          <a:off x="2481074" y="367006"/>
          <a:ext cx="724684"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481074" y="367006"/>
        <a:ext cx="724684" cy="316508"/>
      </dsp:txXfrm>
    </dsp:sp>
    <dsp:sp modelId="{1FB9E06D-EF2B-4048-9039-AD508A01931D}">
      <dsp:nvSpPr>
        <dsp:cNvPr id="0" name=""/>
        <dsp:cNvSpPr/>
      </dsp:nvSpPr>
      <dsp:spPr>
        <a:xfrm rot="18603614">
          <a:off x="1209573" y="1487596"/>
          <a:ext cx="393427" cy="14378"/>
        </a:xfrm>
        <a:custGeom>
          <a:avLst/>
          <a:gdLst/>
          <a:ahLst/>
          <a:cxnLst/>
          <a:rect l="0" t="0" r="0" b="0"/>
          <a:pathLst>
            <a:path>
              <a:moveTo>
                <a:pt x="0" y="7189"/>
              </a:moveTo>
              <a:lnTo>
                <a:pt x="393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603614">
        <a:off x="1396451" y="1484949"/>
        <a:ext cx="19671" cy="19671"/>
      </dsp:txXfrm>
    </dsp:sp>
    <dsp:sp modelId="{54743B2E-2B49-4B9C-BCFE-89B4A223022D}">
      <dsp:nvSpPr>
        <dsp:cNvPr id="0" name=""/>
        <dsp:cNvSpPr/>
      </dsp:nvSpPr>
      <dsp:spPr>
        <a:xfrm>
          <a:off x="1532890" y="1185972"/>
          <a:ext cx="74049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32890" y="1185972"/>
        <a:ext cx="740496" cy="316508"/>
      </dsp:txXfrm>
    </dsp:sp>
    <dsp:sp modelId="{1889DF31-E9C1-45A1-88BE-8B18172A263A}">
      <dsp:nvSpPr>
        <dsp:cNvPr id="0" name=""/>
        <dsp:cNvSpPr/>
      </dsp:nvSpPr>
      <dsp:spPr>
        <a:xfrm rot="18770822">
          <a:off x="2213821" y="1200543"/>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390682" y="1198423"/>
        <a:ext cx="18616" cy="18616"/>
      </dsp:txXfrm>
    </dsp:sp>
    <dsp:sp modelId="{797FBD49-A139-409C-80D6-2992C6762477}">
      <dsp:nvSpPr>
        <dsp:cNvPr id="0" name=""/>
        <dsp:cNvSpPr/>
      </dsp:nvSpPr>
      <dsp:spPr>
        <a:xfrm>
          <a:off x="2526594" y="912983"/>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526594" y="912983"/>
        <a:ext cx="633016" cy="316508"/>
      </dsp:txXfrm>
    </dsp:sp>
    <dsp:sp modelId="{4AA5200D-7B15-42DE-9422-B197E4970211}">
      <dsp:nvSpPr>
        <dsp:cNvPr id="0" name=""/>
        <dsp:cNvSpPr/>
      </dsp:nvSpPr>
      <dsp:spPr>
        <a:xfrm rot="19457599">
          <a:off x="3130302" y="973052"/>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78419" y="972446"/>
        <a:ext cx="15591" cy="15591"/>
      </dsp:txXfrm>
    </dsp:sp>
    <dsp:sp modelId="{3B8868D9-9F8B-47F9-99EF-A48BC6B2FF26}">
      <dsp:nvSpPr>
        <dsp:cNvPr id="0" name=""/>
        <dsp:cNvSpPr/>
      </dsp:nvSpPr>
      <dsp:spPr>
        <a:xfrm>
          <a:off x="3412818" y="730991"/>
          <a:ext cx="769159"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730991"/>
        <a:ext cx="769159" cy="316508"/>
      </dsp:txXfrm>
    </dsp:sp>
    <dsp:sp modelId="{81DF227C-317B-417C-B837-BF4939219178}">
      <dsp:nvSpPr>
        <dsp:cNvPr id="0" name=""/>
        <dsp:cNvSpPr/>
      </dsp:nvSpPr>
      <dsp:spPr>
        <a:xfrm rot="2142401">
          <a:off x="3130302" y="1155045"/>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78419" y="1154438"/>
        <a:ext cx="15591" cy="15591"/>
      </dsp:txXfrm>
    </dsp:sp>
    <dsp:sp modelId="{41370F12-1FA0-4579-8285-C15FA148591C}">
      <dsp:nvSpPr>
        <dsp:cNvPr id="0" name=""/>
        <dsp:cNvSpPr/>
      </dsp:nvSpPr>
      <dsp:spPr>
        <a:xfrm>
          <a:off x="3412818" y="1094976"/>
          <a:ext cx="81085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12818" y="1094976"/>
        <a:ext cx="810856" cy="316508"/>
      </dsp:txXfrm>
    </dsp:sp>
    <dsp:sp modelId="{2864DC2A-13C0-4E4B-A7F3-F63F340FA450}">
      <dsp:nvSpPr>
        <dsp:cNvPr id="0" name=""/>
        <dsp:cNvSpPr/>
      </dsp:nvSpPr>
      <dsp:spPr>
        <a:xfrm rot="2829178">
          <a:off x="2213821" y="147353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390682" y="1471412"/>
        <a:ext cx="18616" cy="18616"/>
      </dsp:txXfrm>
    </dsp:sp>
    <dsp:sp modelId="{B38E3594-CA56-4A29-BFDC-CA290103A3A6}">
      <dsp:nvSpPr>
        <dsp:cNvPr id="0" name=""/>
        <dsp:cNvSpPr/>
      </dsp:nvSpPr>
      <dsp:spPr>
        <a:xfrm>
          <a:off x="2526594" y="1458961"/>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526594" y="1458961"/>
        <a:ext cx="633016" cy="316508"/>
      </dsp:txXfrm>
    </dsp:sp>
    <dsp:sp modelId="{2E830E8B-B241-4984-BFF5-BCC0806E238E}">
      <dsp:nvSpPr>
        <dsp:cNvPr id="0" name=""/>
        <dsp:cNvSpPr/>
      </dsp:nvSpPr>
      <dsp:spPr>
        <a:xfrm>
          <a:off x="3159611" y="1610026"/>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9884" y="1610885"/>
        <a:ext cx="12660" cy="12660"/>
      </dsp:txXfrm>
    </dsp:sp>
    <dsp:sp modelId="{EAE0073B-E695-4C6C-B978-B5E3B7024E20}">
      <dsp:nvSpPr>
        <dsp:cNvPr id="0" name=""/>
        <dsp:cNvSpPr/>
      </dsp:nvSpPr>
      <dsp:spPr>
        <a:xfrm>
          <a:off x="3412818" y="1458961"/>
          <a:ext cx="758063"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1458961"/>
        <a:ext cx="758063" cy="316508"/>
      </dsp:txXfrm>
    </dsp:sp>
    <dsp:sp modelId="{D88348ED-527A-4837-8156-098C1F615BFB}">
      <dsp:nvSpPr>
        <dsp:cNvPr id="0" name=""/>
        <dsp:cNvSpPr/>
      </dsp:nvSpPr>
      <dsp:spPr>
        <a:xfrm rot="3179212">
          <a:off x="1195982" y="1806082"/>
          <a:ext cx="420610" cy="14378"/>
        </a:xfrm>
        <a:custGeom>
          <a:avLst/>
          <a:gdLst/>
          <a:ahLst/>
          <a:cxnLst/>
          <a:rect l="0" t="0" r="0" b="0"/>
          <a:pathLst>
            <a:path>
              <a:moveTo>
                <a:pt x="0" y="7189"/>
              </a:moveTo>
              <a:lnTo>
                <a:pt x="420610"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79212">
        <a:off x="1395772" y="1802756"/>
        <a:ext cx="21030" cy="21030"/>
      </dsp:txXfrm>
    </dsp:sp>
    <dsp:sp modelId="{0C7AD588-E19E-4FA4-8679-76D852021E3D}">
      <dsp:nvSpPr>
        <dsp:cNvPr id="0" name=""/>
        <dsp:cNvSpPr/>
      </dsp:nvSpPr>
      <dsp:spPr>
        <a:xfrm>
          <a:off x="1532890" y="1822945"/>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32890" y="1822945"/>
        <a:ext cx="633016" cy="316508"/>
      </dsp:txXfrm>
    </dsp:sp>
    <dsp:sp modelId="{F9C387D6-3DB2-43EE-A8C5-C98DF7AA1264}">
      <dsp:nvSpPr>
        <dsp:cNvPr id="0" name=""/>
        <dsp:cNvSpPr/>
      </dsp:nvSpPr>
      <dsp:spPr>
        <a:xfrm>
          <a:off x="2165907" y="1974010"/>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86180" y="1974869"/>
        <a:ext cx="12660" cy="12660"/>
      </dsp:txXfrm>
    </dsp:sp>
    <dsp:sp modelId="{CC6B0A1C-BAB8-4AB7-9EF6-A7279AB3044F}">
      <dsp:nvSpPr>
        <dsp:cNvPr id="0" name=""/>
        <dsp:cNvSpPr/>
      </dsp:nvSpPr>
      <dsp:spPr>
        <a:xfrm>
          <a:off x="2419114" y="1822945"/>
          <a:ext cx="63301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419114" y="1822945"/>
        <a:ext cx="633016" cy="316508"/>
      </dsp:txXfrm>
    </dsp:sp>
    <dsp:sp modelId="{82063FD8-2DE8-42B1-AC01-6CDB0BC37358}">
      <dsp:nvSpPr>
        <dsp:cNvPr id="0" name=""/>
        <dsp:cNvSpPr/>
      </dsp:nvSpPr>
      <dsp:spPr>
        <a:xfrm rot="4777191">
          <a:off x="703631" y="2329310"/>
          <a:ext cx="1405312" cy="14378"/>
        </a:xfrm>
        <a:custGeom>
          <a:avLst/>
          <a:gdLst/>
          <a:ahLst/>
          <a:cxnLst/>
          <a:rect l="0" t="0" r="0" b="0"/>
          <a:pathLst>
            <a:path>
              <a:moveTo>
                <a:pt x="0" y="7189"/>
              </a:moveTo>
              <a:lnTo>
                <a:pt x="1405312"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77191">
        <a:off x="1371154" y="2301366"/>
        <a:ext cx="70265" cy="70265"/>
      </dsp:txXfrm>
    </dsp:sp>
    <dsp:sp modelId="{26D8E710-F0D2-45EF-BDE9-84F12E45A85F}">
      <dsp:nvSpPr>
        <dsp:cNvPr id="0" name=""/>
        <dsp:cNvSpPr/>
      </dsp:nvSpPr>
      <dsp:spPr>
        <a:xfrm>
          <a:off x="1532890" y="2869401"/>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32890" y="2869401"/>
        <a:ext cx="633016" cy="316508"/>
      </dsp:txXfrm>
    </dsp:sp>
    <dsp:sp modelId="{D2E7D7FB-33DA-439B-A6FF-8B6265094B81}">
      <dsp:nvSpPr>
        <dsp:cNvPr id="0" name=""/>
        <dsp:cNvSpPr/>
      </dsp:nvSpPr>
      <dsp:spPr>
        <a:xfrm rot="17810170">
          <a:off x="2012068" y="2770227"/>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278489" y="2763394"/>
        <a:ext cx="28044" cy="28044"/>
      </dsp:txXfrm>
    </dsp:sp>
    <dsp:sp modelId="{16B11AF4-04C8-4F95-B50D-C951D10CBCFB}">
      <dsp:nvSpPr>
        <dsp:cNvPr id="0" name=""/>
        <dsp:cNvSpPr/>
      </dsp:nvSpPr>
      <dsp:spPr>
        <a:xfrm>
          <a:off x="2419114" y="2368922"/>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419114" y="2368922"/>
        <a:ext cx="633016" cy="316508"/>
      </dsp:txXfrm>
    </dsp:sp>
    <dsp:sp modelId="{D8394A56-8A48-43C9-8876-8EA39F4B73ED}">
      <dsp:nvSpPr>
        <dsp:cNvPr id="0" name=""/>
        <dsp:cNvSpPr/>
      </dsp:nvSpPr>
      <dsp:spPr>
        <a:xfrm rot="19457599">
          <a:off x="3022822" y="2428991"/>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170939" y="2428385"/>
        <a:ext cx="15591" cy="15591"/>
      </dsp:txXfrm>
    </dsp:sp>
    <dsp:sp modelId="{F7DF3503-2E14-4B1A-9CBB-7E9883AC3E4A}">
      <dsp:nvSpPr>
        <dsp:cNvPr id="0" name=""/>
        <dsp:cNvSpPr/>
      </dsp:nvSpPr>
      <dsp:spPr>
        <a:xfrm>
          <a:off x="3305338" y="2186930"/>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305338" y="2186930"/>
        <a:ext cx="694970" cy="316508"/>
      </dsp:txXfrm>
    </dsp:sp>
    <dsp:sp modelId="{7D05C43C-DFC0-4A88-8A56-94706F21A1FA}">
      <dsp:nvSpPr>
        <dsp:cNvPr id="0" name=""/>
        <dsp:cNvSpPr/>
      </dsp:nvSpPr>
      <dsp:spPr>
        <a:xfrm rot="2142401">
          <a:off x="3022822" y="2610984"/>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170939" y="2610377"/>
        <a:ext cx="15591" cy="15591"/>
      </dsp:txXfrm>
    </dsp:sp>
    <dsp:sp modelId="{9ECD2900-0A9A-47D1-A756-67C34D750CCF}">
      <dsp:nvSpPr>
        <dsp:cNvPr id="0" name=""/>
        <dsp:cNvSpPr/>
      </dsp:nvSpPr>
      <dsp:spPr>
        <a:xfrm>
          <a:off x="3305338" y="2550915"/>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305338" y="2550915"/>
        <a:ext cx="694970" cy="316508"/>
      </dsp:txXfrm>
    </dsp:sp>
    <dsp:sp modelId="{265BA9A4-8B4E-4711-88C7-AB227C949A94}">
      <dsp:nvSpPr>
        <dsp:cNvPr id="0" name=""/>
        <dsp:cNvSpPr/>
      </dsp:nvSpPr>
      <dsp:spPr>
        <a:xfrm rot="3789830">
          <a:off x="2012068" y="3270706"/>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278489" y="3263873"/>
        <a:ext cx="28044" cy="28044"/>
      </dsp:txXfrm>
    </dsp:sp>
    <dsp:sp modelId="{240ABD63-9087-4546-89CF-88541F4CEF52}">
      <dsp:nvSpPr>
        <dsp:cNvPr id="0" name=""/>
        <dsp:cNvSpPr/>
      </dsp:nvSpPr>
      <dsp:spPr>
        <a:xfrm>
          <a:off x="2419114" y="3369880"/>
          <a:ext cx="698040"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419114" y="3369880"/>
        <a:ext cx="698040" cy="316508"/>
      </dsp:txXfrm>
    </dsp:sp>
    <dsp:sp modelId="{BF0567E6-6DA9-48ED-9A37-47285840FDF7}">
      <dsp:nvSpPr>
        <dsp:cNvPr id="0" name=""/>
        <dsp:cNvSpPr/>
      </dsp:nvSpPr>
      <dsp:spPr>
        <a:xfrm rot="18770822">
          <a:off x="3057588" y="338445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234449" y="3382332"/>
        <a:ext cx="18616" cy="18616"/>
      </dsp:txXfrm>
    </dsp:sp>
    <dsp:sp modelId="{E7F03264-C14C-446F-BCBE-D61750AF3A77}">
      <dsp:nvSpPr>
        <dsp:cNvPr id="0" name=""/>
        <dsp:cNvSpPr/>
      </dsp:nvSpPr>
      <dsp:spPr>
        <a:xfrm>
          <a:off x="3370361" y="3096892"/>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70361" y="3096892"/>
        <a:ext cx="633016" cy="316508"/>
      </dsp:txXfrm>
    </dsp:sp>
    <dsp:sp modelId="{21F216FC-1A29-4DA3-BE45-EBAAD540EDFF}">
      <dsp:nvSpPr>
        <dsp:cNvPr id="0" name=""/>
        <dsp:cNvSpPr/>
      </dsp:nvSpPr>
      <dsp:spPr>
        <a:xfrm rot="19457599">
          <a:off x="3974069" y="3156961"/>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122186" y="3156354"/>
        <a:ext cx="15591" cy="15591"/>
      </dsp:txXfrm>
    </dsp:sp>
    <dsp:sp modelId="{238A04B6-8EF5-45CF-9164-325F1FDB3A44}">
      <dsp:nvSpPr>
        <dsp:cNvPr id="0" name=""/>
        <dsp:cNvSpPr/>
      </dsp:nvSpPr>
      <dsp:spPr>
        <a:xfrm>
          <a:off x="4256585" y="2914900"/>
          <a:ext cx="751087"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2914900"/>
        <a:ext cx="751087" cy="316508"/>
      </dsp:txXfrm>
    </dsp:sp>
    <dsp:sp modelId="{CB159F70-ABE8-4C17-9F22-0AB61C102E64}">
      <dsp:nvSpPr>
        <dsp:cNvPr id="0" name=""/>
        <dsp:cNvSpPr/>
      </dsp:nvSpPr>
      <dsp:spPr>
        <a:xfrm rot="2142401">
          <a:off x="3974069" y="3338953"/>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122186" y="3338347"/>
        <a:ext cx="15591" cy="15591"/>
      </dsp:txXfrm>
    </dsp:sp>
    <dsp:sp modelId="{CF2F8359-8E2C-400E-A50D-384EDB3CA8A3}">
      <dsp:nvSpPr>
        <dsp:cNvPr id="0" name=""/>
        <dsp:cNvSpPr/>
      </dsp:nvSpPr>
      <dsp:spPr>
        <a:xfrm>
          <a:off x="4256585" y="3278884"/>
          <a:ext cx="802222"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256585" y="3278884"/>
        <a:ext cx="802222" cy="316508"/>
      </dsp:txXfrm>
    </dsp:sp>
    <dsp:sp modelId="{4A7F0945-CD52-46CF-9330-64955ED272D3}">
      <dsp:nvSpPr>
        <dsp:cNvPr id="0" name=""/>
        <dsp:cNvSpPr/>
      </dsp:nvSpPr>
      <dsp:spPr>
        <a:xfrm rot="2829178">
          <a:off x="3057588" y="3657440"/>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234449" y="3655320"/>
        <a:ext cx="18616" cy="18616"/>
      </dsp:txXfrm>
    </dsp:sp>
    <dsp:sp modelId="{E36CEAF0-998B-4A4B-BA8D-EFF57F7AB8FA}">
      <dsp:nvSpPr>
        <dsp:cNvPr id="0" name=""/>
        <dsp:cNvSpPr/>
      </dsp:nvSpPr>
      <dsp:spPr>
        <a:xfrm>
          <a:off x="3370361" y="3642869"/>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70361" y="3642869"/>
        <a:ext cx="633016" cy="316508"/>
      </dsp:txXfrm>
    </dsp:sp>
    <dsp:sp modelId="{605ED397-3BB2-4B24-BE01-C5E7F35EB3C0}">
      <dsp:nvSpPr>
        <dsp:cNvPr id="0" name=""/>
        <dsp:cNvSpPr/>
      </dsp:nvSpPr>
      <dsp:spPr>
        <a:xfrm>
          <a:off x="4003378" y="3793934"/>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3651" y="3794793"/>
        <a:ext cx="12660" cy="12660"/>
      </dsp:txXfrm>
    </dsp:sp>
    <dsp:sp modelId="{FC31CFF5-CDC9-4FC6-A745-A19F38E995B7}">
      <dsp:nvSpPr>
        <dsp:cNvPr id="0" name=""/>
        <dsp:cNvSpPr/>
      </dsp:nvSpPr>
      <dsp:spPr>
        <a:xfrm>
          <a:off x="4256585" y="3642869"/>
          <a:ext cx="7724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3642869"/>
        <a:ext cx="772470" cy="31650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8BF248-6A19-4E7E-8DA3-E36EF9584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8736</Words>
  <Characters>49798</Characters>
  <Application>Microsoft Office Word</Application>
  <DocSecurity>0</DocSecurity>
  <Lines>414</Lines>
  <Paragraphs>1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4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3</cp:revision>
  <cp:lastPrinted>2012-07-06T19:19:00Z</cp:lastPrinted>
  <dcterms:created xsi:type="dcterms:W3CDTF">2012-08-01T16:34:00Z</dcterms:created>
  <dcterms:modified xsi:type="dcterms:W3CDTF">2012-08-0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